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DC7296" w14:textId="732CC3E5" w:rsidR="007A20F0" w:rsidRPr="00992426" w:rsidRDefault="00164624" w:rsidP="00A50A50">
      <w:pPr>
        <w:jc w:val="center"/>
        <w:rPr>
          <w:rFonts w:ascii="Times New Roman" w:hAnsi="Times New Roman" w:cs="Times New Roman"/>
          <w:sz w:val="24"/>
          <w:szCs w:val="24"/>
        </w:rPr>
      </w:pPr>
      <w:r w:rsidRPr="00992426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347E2D" w:rsidRPr="00992426">
        <w:rPr>
          <w:rFonts w:ascii="Times New Roman" w:hAnsi="Times New Roman" w:cs="Times New Roman"/>
          <w:b/>
          <w:sz w:val="24"/>
          <w:szCs w:val="24"/>
        </w:rPr>
        <w:t>1</w:t>
      </w:r>
      <w:r w:rsidRPr="00992426">
        <w:rPr>
          <w:rFonts w:ascii="Times New Roman" w:hAnsi="Times New Roman" w:cs="Times New Roman"/>
          <w:b/>
          <w:sz w:val="24"/>
          <w:szCs w:val="24"/>
        </w:rPr>
        <w:t>. Reported cases of lymphoepithelioma-like cholangiocarcinoma (as</w:t>
      </w:r>
      <w:r w:rsidR="00F3468D" w:rsidRPr="00992426">
        <w:rPr>
          <w:rFonts w:ascii="Times New Roman" w:hAnsi="Times New Roman" w:cs="Times New Roman"/>
          <w:b/>
          <w:sz w:val="24"/>
          <w:szCs w:val="24"/>
        </w:rPr>
        <w:t xml:space="preserve"> of June</w:t>
      </w:r>
      <w:r w:rsidRPr="00992426">
        <w:rPr>
          <w:rFonts w:ascii="Times New Roman" w:hAnsi="Times New Roman" w:cs="Times New Roman"/>
          <w:b/>
          <w:sz w:val="24"/>
          <w:szCs w:val="24"/>
        </w:rPr>
        <w:t xml:space="preserve"> 2021, N</w:t>
      </w:r>
      <w:r w:rsidR="00F3468D" w:rsidRPr="0099242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92426">
        <w:rPr>
          <w:rFonts w:ascii="Times New Roman" w:hAnsi="Times New Roman" w:cs="Times New Roman"/>
          <w:b/>
          <w:sz w:val="24"/>
          <w:szCs w:val="24"/>
        </w:rPr>
        <w:t>=</w:t>
      </w:r>
      <w:r w:rsidR="00F3468D" w:rsidRPr="0099242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92426">
        <w:rPr>
          <w:rFonts w:ascii="Times New Roman" w:hAnsi="Times New Roman" w:cs="Times New Roman"/>
          <w:b/>
          <w:sz w:val="24"/>
          <w:szCs w:val="24"/>
        </w:rPr>
        <w:t>99)</w:t>
      </w:r>
    </w:p>
    <w:p w14:paraId="05905A7D" w14:textId="670F1005" w:rsidR="00A23AB3" w:rsidRPr="00992426" w:rsidRDefault="00A23AB3" w:rsidP="00414C76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a3"/>
        <w:tblW w:w="1404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40"/>
        <w:gridCol w:w="2610"/>
        <w:gridCol w:w="900"/>
        <w:gridCol w:w="630"/>
        <w:gridCol w:w="810"/>
        <w:gridCol w:w="720"/>
        <w:gridCol w:w="720"/>
        <w:gridCol w:w="720"/>
        <w:gridCol w:w="1170"/>
        <w:gridCol w:w="1440"/>
        <w:gridCol w:w="810"/>
        <w:gridCol w:w="1710"/>
        <w:gridCol w:w="1260"/>
      </w:tblGrid>
      <w:tr w:rsidR="008313A2" w:rsidRPr="00992426" w14:paraId="7A1B495E" w14:textId="3DED64FF" w:rsidTr="0021463B">
        <w:tc>
          <w:tcPr>
            <w:tcW w:w="540" w:type="dxa"/>
            <w:tcBorders>
              <w:top w:val="single" w:sz="12" w:space="0" w:color="auto"/>
              <w:bottom w:val="single" w:sz="12" w:space="0" w:color="auto"/>
            </w:tcBorders>
          </w:tcPr>
          <w:p w14:paraId="0881600A" w14:textId="25A5DEE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bookmarkStart w:id="0" w:name="OLE_LINK5"/>
            <w:r w:rsidRPr="0021463B">
              <w:rPr>
                <w:rFonts w:ascii="Times New Roman" w:hAnsi="Times New Roman" w:cs="Times New Roman"/>
                <w:b/>
                <w:sz w:val="22"/>
              </w:rPr>
              <w:t>No</w:t>
            </w:r>
            <w:r w:rsidR="00F3468D" w:rsidRPr="00992426">
              <w:rPr>
                <w:rFonts w:ascii="Times New Roman" w:hAnsi="Times New Roman" w:cs="Times New Roman"/>
                <w:b/>
                <w:sz w:val="22"/>
              </w:rPr>
              <w:t>.</w:t>
            </w:r>
          </w:p>
        </w:tc>
        <w:tc>
          <w:tcPr>
            <w:tcW w:w="2610" w:type="dxa"/>
            <w:tcBorders>
              <w:top w:val="single" w:sz="12" w:space="0" w:color="auto"/>
              <w:bottom w:val="single" w:sz="12" w:space="0" w:color="auto"/>
            </w:tcBorders>
          </w:tcPr>
          <w:p w14:paraId="7C89B1C5" w14:textId="69CD6AA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 w:rsidRPr="0021463B">
              <w:rPr>
                <w:rFonts w:ascii="Times New Roman" w:hAnsi="Times New Roman" w:cs="Times New Roman"/>
                <w:b/>
                <w:sz w:val="22"/>
              </w:rPr>
              <w:t>Reference</w:t>
            </w:r>
          </w:p>
        </w:tc>
        <w:tc>
          <w:tcPr>
            <w:tcW w:w="900" w:type="dxa"/>
            <w:tcBorders>
              <w:top w:val="single" w:sz="12" w:space="0" w:color="auto"/>
              <w:bottom w:val="single" w:sz="12" w:space="0" w:color="auto"/>
            </w:tcBorders>
          </w:tcPr>
          <w:p w14:paraId="4975BCF7" w14:textId="543ED2D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 w:rsidRPr="0021463B">
              <w:rPr>
                <w:rFonts w:ascii="Times New Roman" w:hAnsi="Times New Roman" w:cs="Times New Roman"/>
                <w:b/>
                <w:sz w:val="22"/>
              </w:rPr>
              <w:t>Age</w:t>
            </w:r>
            <w:r w:rsidR="00F3468D" w:rsidRPr="00992426">
              <w:rPr>
                <w:rFonts w:ascii="Times New Roman" w:hAnsi="Times New Roman" w:cs="Times New Roman"/>
                <w:b/>
                <w:sz w:val="22"/>
              </w:rPr>
              <w:t xml:space="preserve"> (years)</w:t>
            </w:r>
          </w:p>
        </w:tc>
        <w:tc>
          <w:tcPr>
            <w:tcW w:w="630" w:type="dxa"/>
            <w:tcBorders>
              <w:top w:val="single" w:sz="12" w:space="0" w:color="auto"/>
              <w:bottom w:val="single" w:sz="12" w:space="0" w:color="auto"/>
            </w:tcBorders>
          </w:tcPr>
          <w:p w14:paraId="44DF26DF" w14:textId="0DFCE0A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 w:rsidRPr="0021463B">
              <w:rPr>
                <w:rFonts w:ascii="Times New Roman" w:hAnsi="Times New Roman" w:cs="Times New Roman"/>
                <w:b/>
                <w:sz w:val="22"/>
              </w:rPr>
              <w:t>Sex</w:t>
            </w:r>
          </w:p>
        </w:tc>
        <w:tc>
          <w:tcPr>
            <w:tcW w:w="810" w:type="dxa"/>
            <w:tcBorders>
              <w:top w:val="single" w:sz="12" w:space="0" w:color="auto"/>
              <w:bottom w:val="single" w:sz="12" w:space="0" w:color="auto"/>
            </w:tcBorders>
          </w:tcPr>
          <w:p w14:paraId="3FE31C5E" w14:textId="76B9A74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 w:rsidRPr="0021463B">
              <w:rPr>
                <w:rFonts w:ascii="Times New Roman" w:hAnsi="Times New Roman" w:cs="Times New Roman"/>
                <w:b/>
                <w:sz w:val="22"/>
              </w:rPr>
              <w:t>Race</w:t>
            </w:r>
          </w:p>
        </w:tc>
        <w:tc>
          <w:tcPr>
            <w:tcW w:w="720" w:type="dxa"/>
            <w:tcBorders>
              <w:top w:val="single" w:sz="12" w:space="0" w:color="auto"/>
              <w:bottom w:val="single" w:sz="12" w:space="0" w:color="auto"/>
            </w:tcBorders>
          </w:tcPr>
          <w:p w14:paraId="06C41672" w14:textId="4D92BF0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 w:rsidRPr="0021463B">
              <w:rPr>
                <w:rFonts w:ascii="Times New Roman" w:hAnsi="Times New Roman" w:cs="Times New Roman"/>
                <w:b/>
                <w:sz w:val="22"/>
              </w:rPr>
              <w:t>HBV</w:t>
            </w:r>
          </w:p>
        </w:tc>
        <w:tc>
          <w:tcPr>
            <w:tcW w:w="720" w:type="dxa"/>
            <w:tcBorders>
              <w:top w:val="single" w:sz="12" w:space="0" w:color="auto"/>
              <w:bottom w:val="single" w:sz="12" w:space="0" w:color="auto"/>
            </w:tcBorders>
          </w:tcPr>
          <w:p w14:paraId="2B9DD427" w14:textId="392D0D3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 w:rsidRPr="0021463B">
              <w:rPr>
                <w:rFonts w:ascii="Times New Roman" w:hAnsi="Times New Roman" w:cs="Times New Roman"/>
                <w:b/>
                <w:sz w:val="22"/>
              </w:rPr>
              <w:t>HCV</w:t>
            </w:r>
          </w:p>
        </w:tc>
        <w:tc>
          <w:tcPr>
            <w:tcW w:w="720" w:type="dxa"/>
            <w:tcBorders>
              <w:top w:val="single" w:sz="12" w:space="0" w:color="auto"/>
              <w:bottom w:val="single" w:sz="12" w:space="0" w:color="auto"/>
            </w:tcBorders>
          </w:tcPr>
          <w:p w14:paraId="60E0B39C" w14:textId="55C8703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 w:rsidRPr="0021463B">
              <w:rPr>
                <w:rFonts w:ascii="Times New Roman" w:hAnsi="Times New Roman" w:cs="Times New Roman"/>
                <w:b/>
                <w:sz w:val="22"/>
              </w:rPr>
              <w:t>EBV</w:t>
            </w:r>
          </w:p>
        </w:tc>
        <w:tc>
          <w:tcPr>
            <w:tcW w:w="1170" w:type="dxa"/>
            <w:tcBorders>
              <w:top w:val="single" w:sz="12" w:space="0" w:color="auto"/>
              <w:bottom w:val="single" w:sz="12" w:space="0" w:color="auto"/>
            </w:tcBorders>
          </w:tcPr>
          <w:p w14:paraId="2757408A" w14:textId="633AE15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 w:rsidRPr="0021463B">
              <w:rPr>
                <w:rFonts w:ascii="Times New Roman" w:hAnsi="Times New Roman" w:cs="Times New Roman"/>
                <w:b/>
                <w:sz w:val="22"/>
              </w:rPr>
              <w:t>Cirrhosis</w:t>
            </w:r>
          </w:p>
        </w:tc>
        <w:tc>
          <w:tcPr>
            <w:tcW w:w="1440" w:type="dxa"/>
            <w:tcBorders>
              <w:top w:val="single" w:sz="12" w:space="0" w:color="auto"/>
              <w:bottom w:val="single" w:sz="12" w:space="0" w:color="auto"/>
            </w:tcBorders>
          </w:tcPr>
          <w:p w14:paraId="5953B1F1" w14:textId="02B2A58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 w:rsidRPr="0021463B">
              <w:rPr>
                <w:rFonts w:ascii="Times New Roman" w:hAnsi="Times New Roman" w:cs="Times New Roman"/>
                <w:b/>
                <w:sz w:val="22"/>
              </w:rPr>
              <w:t>Location</w:t>
            </w:r>
          </w:p>
        </w:tc>
        <w:tc>
          <w:tcPr>
            <w:tcW w:w="810" w:type="dxa"/>
            <w:tcBorders>
              <w:top w:val="single" w:sz="12" w:space="0" w:color="auto"/>
              <w:bottom w:val="single" w:sz="12" w:space="0" w:color="auto"/>
            </w:tcBorders>
          </w:tcPr>
          <w:p w14:paraId="7ADE5326" w14:textId="1C7D58D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 w:rsidRPr="0021463B">
              <w:rPr>
                <w:rFonts w:ascii="Times New Roman" w:hAnsi="Times New Roman" w:cs="Times New Roman"/>
                <w:b/>
                <w:sz w:val="22"/>
              </w:rPr>
              <w:t>Size</w:t>
            </w:r>
            <w:r w:rsidR="00A57900" w:rsidRPr="00992426">
              <w:rPr>
                <w:rFonts w:ascii="Times New Roman" w:hAnsi="Times New Roman" w:cs="Times New Roman"/>
                <w:b/>
                <w:sz w:val="22"/>
              </w:rPr>
              <w:t xml:space="preserve"> (mm)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</w:tcPr>
          <w:p w14:paraId="3E28C886" w14:textId="380B2AB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 w:rsidRPr="0021463B">
              <w:rPr>
                <w:rFonts w:ascii="Times New Roman" w:hAnsi="Times New Roman" w:cs="Times New Roman"/>
                <w:b/>
                <w:sz w:val="22"/>
              </w:rPr>
              <w:t>Treatment</w:t>
            </w:r>
          </w:p>
        </w:tc>
        <w:tc>
          <w:tcPr>
            <w:tcW w:w="1260" w:type="dxa"/>
            <w:tcBorders>
              <w:top w:val="single" w:sz="12" w:space="0" w:color="auto"/>
              <w:bottom w:val="single" w:sz="12" w:space="0" w:color="auto"/>
            </w:tcBorders>
          </w:tcPr>
          <w:p w14:paraId="57486EAA" w14:textId="44245FD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 w:rsidRPr="0021463B">
              <w:rPr>
                <w:rFonts w:ascii="Times New Roman" w:hAnsi="Times New Roman" w:cs="Times New Roman"/>
                <w:b/>
                <w:sz w:val="22"/>
              </w:rPr>
              <w:t>Outcome</w:t>
            </w:r>
          </w:p>
        </w:tc>
      </w:tr>
      <w:tr w:rsidR="008313A2" w:rsidRPr="00992426" w14:paraId="1AF5BD95" w14:textId="10CA5C68" w:rsidTr="0021463B">
        <w:tc>
          <w:tcPr>
            <w:tcW w:w="540" w:type="dxa"/>
            <w:tcBorders>
              <w:top w:val="single" w:sz="12" w:space="0" w:color="auto"/>
            </w:tcBorders>
          </w:tcPr>
          <w:p w14:paraId="5B0F388D" w14:textId="5E00F54B" w:rsidR="00D836D4" w:rsidRPr="0021463B" w:rsidRDefault="00D836D4" w:rsidP="00414C76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</w:t>
            </w:r>
          </w:p>
        </w:tc>
        <w:tc>
          <w:tcPr>
            <w:tcW w:w="2610" w:type="dxa"/>
            <w:tcBorders>
              <w:top w:val="single" w:sz="12" w:space="0" w:color="auto"/>
            </w:tcBorders>
          </w:tcPr>
          <w:p w14:paraId="03DA85ED" w14:textId="664E0B2A" w:rsidR="00D836D4" w:rsidRPr="0021463B" w:rsidRDefault="00D836D4" w:rsidP="00414C76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Our case</w:t>
            </w:r>
          </w:p>
        </w:tc>
        <w:tc>
          <w:tcPr>
            <w:tcW w:w="900" w:type="dxa"/>
            <w:tcBorders>
              <w:top w:val="single" w:sz="12" w:space="0" w:color="auto"/>
            </w:tcBorders>
          </w:tcPr>
          <w:p w14:paraId="7150826D" w14:textId="1BFFDFE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5</w:t>
            </w:r>
          </w:p>
        </w:tc>
        <w:tc>
          <w:tcPr>
            <w:tcW w:w="630" w:type="dxa"/>
            <w:tcBorders>
              <w:top w:val="single" w:sz="12" w:space="0" w:color="auto"/>
            </w:tcBorders>
          </w:tcPr>
          <w:p w14:paraId="38A88BAE" w14:textId="4CBE719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  <w:tcBorders>
              <w:top w:val="single" w:sz="12" w:space="0" w:color="auto"/>
            </w:tcBorders>
          </w:tcPr>
          <w:p w14:paraId="35036442" w14:textId="28DD83F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  <w:tcBorders>
              <w:top w:val="single" w:sz="12" w:space="0" w:color="auto"/>
            </w:tcBorders>
          </w:tcPr>
          <w:p w14:paraId="5E2A0DD8" w14:textId="551D547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  <w:tcBorders>
              <w:top w:val="single" w:sz="12" w:space="0" w:color="auto"/>
            </w:tcBorders>
          </w:tcPr>
          <w:p w14:paraId="0E61F775" w14:textId="613DD44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  <w:tcBorders>
              <w:top w:val="single" w:sz="12" w:space="0" w:color="auto"/>
            </w:tcBorders>
          </w:tcPr>
          <w:p w14:paraId="5F5EEAC4" w14:textId="1C05CED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  <w:tcBorders>
              <w:top w:val="single" w:sz="12" w:space="0" w:color="auto"/>
            </w:tcBorders>
          </w:tcPr>
          <w:p w14:paraId="576141EF" w14:textId="64E443F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14:paraId="492B5AC5" w14:textId="753A3DC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  <w:tcBorders>
              <w:top w:val="single" w:sz="12" w:space="0" w:color="auto"/>
            </w:tcBorders>
          </w:tcPr>
          <w:p w14:paraId="1F461574" w14:textId="1B0EF83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1</w:t>
            </w:r>
          </w:p>
        </w:tc>
        <w:tc>
          <w:tcPr>
            <w:tcW w:w="1710" w:type="dxa"/>
            <w:tcBorders>
              <w:top w:val="single" w:sz="12" w:space="0" w:color="auto"/>
            </w:tcBorders>
          </w:tcPr>
          <w:p w14:paraId="5EB1CD78" w14:textId="2C470AD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WA</w:t>
            </w:r>
          </w:p>
        </w:tc>
        <w:tc>
          <w:tcPr>
            <w:tcW w:w="1260" w:type="dxa"/>
            <w:tcBorders>
              <w:top w:val="single" w:sz="12" w:space="0" w:color="auto"/>
            </w:tcBorders>
          </w:tcPr>
          <w:p w14:paraId="3E47C3CB" w14:textId="1CFB4395" w:rsidR="00D836D4" w:rsidRPr="0021463B" w:rsidRDefault="008313A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992426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0775BAA6" w14:textId="622F1D8F" w:rsidTr="0021463B">
        <w:tc>
          <w:tcPr>
            <w:tcW w:w="540" w:type="dxa"/>
          </w:tcPr>
          <w:p w14:paraId="071C45A8" w14:textId="31559EB1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</w:t>
            </w:r>
          </w:p>
        </w:tc>
        <w:tc>
          <w:tcPr>
            <w:tcW w:w="2610" w:type="dxa"/>
          </w:tcPr>
          <w:p w14:paraId="6076CA87" w14:textId="2548CED3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Tsai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/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Tsai&lt;/Author&gt;&lt;Year&gt;2021&lt;/Year&gt;&lt;RecNum&gt;1&lt;/RecNum&gt;&lt;DisplayText&gt;&lt;style face="superscript"&gt;1&lt;/style&gt;&lt;/DisplayText&gt;&lt;record&gt;&lt;rec-number&gt;1&lt;/rec-number&gt;&lt;foreign-keys&gt;&lt;key app="EN" db-id="9tr50wzeq92pwwetsep50dxretexxts0tp9e" timestamp="1621602187"&gt;1&lt;/key&gt;&lt;/foreign-keys&gt;&lt;ref-type name="Journal Article"&gt;17&lt;/ref-type&gt;&lt;contributors&gt;&lt;authors&gt;&lt;author&gt;Tsai, J. H.&lt;/author&gt;&lt;author&gt;Liau, J. Y.&lt;/author&gt;&lt;author&gt;Lee, C. H.&lt;/author&gt;&lt;author&gt;Jeng, Y. M.&lt;/author&gt;&lt;/authors&gt;&lt;/contributors&gt;&lt;auth-address&gt;Department of Pathology, National Taiwan University Hospital Graduate Institute of Pathology, College of Medicine, National Taiwan University, Taipei, Taiwan.&lt;/auth-address&gt;&lt;titles&gt;&lt;title&gt;Lymphoepithelioma-like Intrahepatic Cholangiocarcinoma Is a Distinct Entity With Frequent pTERT/TP53 Mutations and Comprises 2 Subgroups Based on Epstein-Barr Virus Infection&lt;/title&gt;&lt;secondary-title&gt;Am J Surg Pathol&lt;/secondary-title&gt;&lt;alt-title&gt;The American journal of surgical pathology&lt;/alt-title&gt;&lt;/titles&gt;&lt;periodical&gt;&lt;full-title&gt;Am J Surg Pathol&lt;/full-title&gt;&lt;abbr-1&gt;The American journal of surgical pathology&lt;/abbr-1&gt;&lt;/periodical&gt;&lt;alt-periodical&gt;&lt;full-title&gt;Am J Surg Pathol&lt;/full-title&gt;&lt;abbr-1&gt;The American journal of surgical pathology&lt;/abbr-1&gt;&lt;/alt-periodical&gt;&lt;edition&gt;2021/04/17&lt;/edition&gt;&lt;dates&gt;&lt;year&gt;2021&lt;/year&gt;&lt;pub-dates&gt;&lt;date&gt;Apr 12&lt;/date&gt;&lt;/pub-dates&gt;&lt;/dates&gt;&lt;isbn&gt;0147-5185&lt;/isbn&gt;&lt;accession-num&gt;33859071&lt;/accession-num&gt;&lt;urls&gt;&lt;/urls&gt;&lt;electronic-resource-num&gt;10.1097/pas.0000000000001716&lt;/electronic-resource-num&gt;&lt;remote-database-provider&gt;NLM&lt;/remote-database-provider&gt;&lt;language&gt;eng&lt;/language&gt;&lt;/record&gt;&lt;/Cite&gt;&lt;/EndNote&gt;</w:instrTex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1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48448F3C" w14:textId="29EA162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0</w:t>
            </w:r>
            <w:r w:rsidRPr="0021463B">
              <w:rPr>
                <w:rFonts w:ascii="Times New Roman" w:hAnsi="Times New Roman" w:cs="Times New Roman"/>
                <w:sz w:val="22"/>
                <w:vertAlign w:val="superscript"/>
              </w:rPr>
              <w:t>*</w:t>
            </w:r>
          </w:p>
        </w:tc>
        <w:tc>
          <w:tcPr>
            <w:tcW w:w="630" w:type="dxa"/>
          </w:tcPr>
          <w:p w14:paraId="0937C3BF" w14:textId="584534F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3B5D2CC9" w14:textId="2E74FEE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008BEFEB" w14:textId="720D612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137FB622" w14:textId="3E2F764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57AECD4" w14:textId="0654562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77DC4203" w14:textId="6C79F94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57DD701A" w14:textId="4B15DA5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6522732E" w14:textId="0D5CC30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0</w:t>
            </w:r>
          </w:p>
        </w:tc>
        <w:tc>
          <w:tcPr>
            <w:tcW w:w="1710" w:type="dxa"/>
          </w:tcPr>
          <w:p w14:paraId="75A98E77" w14:textId="62D7BBC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448DD67C" w14:textId="2531F23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2D06FCDF" w14:textId="106A1D3B" w:rsidTr="0021463B">
        <w:tc>
          <w:tcPr>
            <w:tcW w:w="540" w:type="dxa"/>
          </w:tcPr>
          <w:p w14:paraId="08624197" w14:textId="210CAC75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2610" w:type="dxa"/>
          </w:tcPr>
          <w:p w14:paraId="4A86275B" w14:textId="00742E07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17A0989D" w14:textId="615F8E9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7</w:t>
            </w:r>
            <w:r w:rsidRPr="0021463B">
              <w:rPr>
                <w:rFonts w:ascii="Times New Roman" w:hAnsi="Times New Roman" w:cs="Times New Roman"/>
                <w:sz w:val="22"/>
                <w:vertAlign w:val="superscript"/>
              </w:rPr>
              <w:t>*</w:t>
            </w:r>
          </w:p>
        </w:tc>
        <w:tc>
          <w:tcPr>
            <w:tcW w:w="630" w:type="dxa"/>
          </w:tcPr>
          <w:p w14:paraId="070B8E9D" w14:textId="50CD901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616ACCC3" w14:textId="5963FF7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93E49BA" w14:textId="3BF357A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720" w:type="dxa"/>
          </w:tcPr>
          <w:p w14:paraId="459F4C32" w14:textId="1A2708C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720" w:type="dxa"/>
          </w:tcPr>
          <w:p w14:paraId="0B3AFC06" w14:textId="50D33F5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70E32E32" w14:textId="29741BD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567020F5" w14:textId="05FA393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26AD4D51" w14:textId="59185FD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0</w:t>
            </w:r>
          </w:p>
        </w:tc>
        <w:tc>
          <w:tcPr>
            <w:tcW w:w="1710" w:type="dxa"/>
          </w:tcPr>
          <w:p w14:paraId="617BEEFF" w14:textId="16DDB9C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51F00D2A" w14:textId="040694E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1FB3BC2E" w14:textId="0135EEF6" w:rsidTr="0021463B">
        <w:tc>
          <w:tcPr>
            <w:tcW w:w="540" w:type="dxa"/>
          </w:tcPr>
          <w:p w14:paraId="52586942" w14:textId="13AE0C0F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</w:t>
            </w:r>
          </w:p>
        </w:tc>
        <w:tc>
          <w:tcPr>
            <w:tcW w:w="2610" w:type="dxa"/>
          </w:tcPr>
          <w:p w14:paraId="001FC744" w14:textId="3C7AE964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5E2C1D6B" w14:textId="3ED023C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4</w:t>
            </w:r>
          </w:p>
        </w:tc>
        <w:tc>
          <w:tcPr>
            <w:tcW w:w="630" w:type="dxa"/>
          </w:tcPr>
          <w:p w14:paraId="5D718808" w14:textId="41959ED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677C944A" w14:textId="7005467C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3151BE9D" w14:textId="7D1C7DF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280A5DCF" w14:textId="4918A08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0BDA0B2" w14:textId="533301A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75CAA5FA" w14:textId="5EAA995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7A4E5570" w14:textId="743F30D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2A30A000" w14:textId="0F95B3B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</w:t>
            </w:r>
          </w:p>
        </w:tc>
        <w:tc>
          <w:tcPr>
            <w:tcW w:w="1710" w:type="dxa"/>
          </w:tcPr>
          <w:p w14:paraId="2676F2A6" w14:textId="532C00D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0D1CF9A9" w14:textId="6CB966E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30456170" w14:textId="2BA274E8" w:rsidTr="0021463B">
        <w:tc>
          <w:tcPr>
            <w:tcW w:w="540" w:type="dxa"/>
          </w:tcPr>
          <w:p w14:paraId="189424C5" w14:textId="0CFF77EE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</w:t>
            </w:r>
          </w:p>
        </w:tc>
        <w:tc>
          <w:tcPr>
            <w:tcW w:w="2610" w:type="dxa"/>
          </w:tcPr>
          <w:p w14:paraId="4D470155" w14:textId="24CAF134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380B04CD" w14:textId="582D92E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3</w:t>
            </w:r>
          </w:p>
        </w:tc>
        <w:tc>
          <w:tcPr>
            <w:tcW w:w="630" w:type="dxa"/>
          </w:tcPr>
          <w:p w14:paraId="19C40E08" w14:textId="56E30CE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115B0F6B" w14:textId="156E0833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6D6B2C6C" w14:textId="676A360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4394200C" w14:textId="5B93B10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49E4D18" w14:textId="70A7C9F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6800584D" w14:textId="6FFCDD2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70485FDB" w14:textId="36F101E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23924541" w14:textId="15974DD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5</w:t>
            </w:r>
          </w:p>
        </w:tc>
        <w:tc>
          <w:tcPr>
            <w:tcW w:w="1710" w:type="dxa"/>
          </w:tcPr>
          <w:p w14:paraId="3D778948" w14:textId="5A2A4A1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126BA337" w14:textId="7664B24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7BEFC31A" w14:textId="46613648" w:rsidTr="0021463B">
        <w:tc>
          <w:tcPr>
            <w:tcW w:w="540" w:type="dxa"/>
          </w:tcPr>
          <w:p w14:paraId="46D6189D" w14:textId="427E7B2B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</w:t>
            </w:r>
          </w:p>
        </w:tc>
        <w:tc>
          <w:tcPr>
            <w:tcW w:w="2610" w:type="dxa"/>
          </w:tcPr>
          <w:p w14:paraId="70B7D183" w14:textId="06535AFC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56ED87E6" w14:textId="0A106EB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2</w:t>
            </w:r>
          </w:p>
        </w:tc>
        <w:tc>
          <w:tcPr>
            <w:tcW w:w="630" w:type="dxa"/>
          </w:tcPr>
          <w:p w14:paraId="71835F63" w14:textId="020C1E0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57EF5B30" w14:textId="393D3776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148A34F4" w14:textId="50EF371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51E396E" w14:textId="25E8040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438DDAB2" w14:textId="078E8F5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340BBF2C" w14:textId="1080839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440" w:type="dxa"/>
          </w:tcPr>
          <w:p w14:paraId="41B1D306" w14:textId="44B6599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5DF9776D" w14:textId="51E0451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0</w:t>
            </w:r>
          </w:p>
        </w:tc>
        <w:tc>
          <w:tcPr>
            <w:tcW w:w="1710" w:type="dxa"/>
          </w:tcPr>
          <w:p w14:paraId="4667802A" w14:textId="236967D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1A6C3A51" w14:textId="65DF8EC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7B9810FB" w14:textId="4506029A" w:rsidTr="0021463B">
        <w:tc>
          <w:tcPr>
            <w:tcW w:w="540" w:type="dxa"/>
          </w:tcPr>
          <w:p w14:paraId="73819A87" w14:textId="2AE18136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</w:t>
            </w:r>
          </w:p>
        </w:tc>
        <w:tc>
          <w:tcPr>
            <w:tcW w:w="2610" w:type="dxa"/>
          </w:tcPr>
          <w:p w14:paraId="381CAA97" w14:textId="1E7B192D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3EC93D4B" w14:textId="7626BFF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0</w:t>
            </w:r>
          </w:p>
        </w:tc>
        <w:tc>
          <w:tcPr>
            <w:tcW w:w="630" w:type="dxa"/>
          </w:tcPr>
          <w:p w14:paraId="4941494D" w14:textId="24CD545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68A5EDC1" w14:textId="7C8586C6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09EFCB3" w14:textId="74290BE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E5134F9" w14:textId="65B9B01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7C69F50B" w14:textId="1FA678F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07EA96DE" w14:textId="507C790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DAA7D77" w14:textId="790111D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209C2EA0" w14:textId="566E67C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0</w:t>
            </w:r>
          </w:p>
        </w:tc>
        <w:tc>
          <w:tcPr>
            <w:tcW w:w="1710" w:type="dxa"/>
          </w:tcPr>
          <w:p w14:paraId="22B57549" w14:textId="1DC0826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129EAB3C" w14:textId="4C765A5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4279BC6F" w14:textId="6C1BD5BD" w:rsidTr="0021463B">
        <w:tc>
          <w:tcPr>
            <w:tcW w:w="540" w:type="dxa"/>
          </w:tcPr>
          <w:p w14:paraId="27D4F8DD" w14:textId="71754B13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</w:t>
            </w:r>
          </w:p>
        </w:tc>
        <w:tc>
          <w:tcPr>
            <w:tcW w:w="2610" w:type="dxa"/>
          </w:tcPr>
          <w:p w14:paraId="13D06D77" w14:textId="4E121C50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3E042082" w14:textId="5F101F6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3</w:t>
            </w:r>
          </w:p>
        </w:tc>
        <w:tc>
          <w:tcPr>
            <w:tcW w:w="630" w:type="dxa"/>
          </w:tcPr>
          <w:p w14:paraId="3F5FF07F" w14:textId="7999670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5E9A06BC" w14:textId="29906320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60148E4" w14:textId="38F636A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720" w:type="dxa"/>
          </w:tcPr>
          <w:p w14:paraId="0A563091" w14:textId="4EB2FDC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720" w:type="dxa"/>
          </w:tcPr>
          <w:p w14:paraId="2791E712" w14:textId="43BFDC7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35A6074" w14:textId="327AB60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5D32FD7B" w14:textId="59D37B2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0833527F" w14:textId="22A8D7B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1710" w:type="dxa"/>
          </w:tcPr>
          <w:p w14:paraId="33F07A73" w14:textId="7D56D20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02E3B5AA" w14:textId="7375805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6AACF212" w14:textId="74BCF3ED" w:rsidTr="0021463B">
        <w:tc>
          <w:tcPr>
            <w:tcW w:w="540" w:type="dxa"/>
          </w:tcPr>
          <w:p w14:paraId="53B5F1E5" w14:textId="68A881C8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9</w:t>
            </w:r>
          </w:p>
        </w:tc>
        <w:tc>
          <w:tcPr>
            <w:tcW w:w="2610" w:type="dxa"/>
          </w:tcPr>
          <w:p w14:paraId="533ED174" w14:textId="305BFAEC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2BF634E5" w14:textId="09FFD66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6</w:t>
            </w:r>
          </w:p>
        </w:tc>
        <w:tc>
          <w:tcPr>
            <w:tcW w:w="630" w:type="dxa"/>
          </w:tcPr>
          <w:p w14:paraId="1F58024C" w14:textId="24C6D26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0E5CCD91" w14:textId="23378C95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1946F0BF" w14:textId="36D1403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518E8449" w14:textId="1498DE5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375C77F" w14:textId="4797569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38735151" w14:textId="3EA6C60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440" w:type="dxa"/>
          </w:tcPr>
          <w:p w14:paraId="3B0365C5" w14:textId="63DC816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0C640C23" w14:textId="765B193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5</w:t>
            </w:r>
          </w:p>
        </w:tc>
        <w:tc>
          <w:tcPr>
            <w:tcW w:w="1710" w:type="dxa"/>
          </w:tcPr>
          <w:p w14:paraId="75325ED2" w14:textId="06C51E8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0FE6BBA5" w14:textId="14B8427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5F1C5501" w14:textId="21B96CC1" w:rsidTr="0021463B">
        <w:tc>
          <w:tcPr>
            <w:tcW w:w="540" w:type="dxa"/>
          </w:tcPr>
          <w:p w14:paraId="5995E2D7" w14:textId="2C9D10AC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0</w:t>
            </w:r>
          </w:p>
        </w:tc>
        <w:tc>
          <w:tcPr>
            <w:tcW w:w="2610" w:type="dxa"/>
          </w:tcPr>
          <w:p w14:paraId="07CF9793" w14:textId="060DC6F2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41F69F9E" w14:textId="7AB9B34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2</w:t>
            </w:r>
          </w:p>
        </w:tc>
        <w:tc>
          <w:tcPr>
            <w:tcW w:w="630" w:type="dxa"/>
          </w:tcPr>
          <w:p w14:paraId="2D565999" w14:textId="411FA76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64B81D51" w14:textId="2518EE52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0649AB5C" w14:textId="3A3A249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33F905C" w14:textId="0F7F8DB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891EC24" w14:textId="3193A6B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11D0F4D" w14:textId="3954933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72E0B7DD" w14:textId="52B2F07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31FA90A6" w14:textId="0BB54CD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5</w:t>
            </w:r>
          </w:p>
        </w:tc>
        <w:tc>
          <w:tcPr>
            <w:tcW w:w="1710" w:type="dxa"/>
          </w:tcPr>
          <w:p w14:paraId="748BF16A" w14:textId="5330165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618DEA59" w14:textId="74E68C3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41F50560" w14:textId="1C64480D" w:rsidTr="0021463B">
        <w:tc>
          <w:tcPr>
            <w:tcW w:w="540" w:type="dxa"/>
          </w:tcPr>
          <w:p w14:paraId="4B226C1B" w14:textId="20398F5F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1</w:t>
            </w:r>
          </w:p>
        </w:tc>
        <w:tc>
          <w:tcPr>
            <w:tcW w:w="2610" w:type="dxa"/>
          </w:tcPr>
          <w:p w14:paraId="5CF5F369" w14:textId="662C4365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6287DA22" w14:textId="15AB57A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7</w:t>
            </w:r>
          </w:p>
        </w:tc>
        <w:tc>
          <w:tcPr>
            <w:tcW w:w="630" w:type="dxa"/>
          </w:tcPr>
          <w:p w14:paraId="10C84623" w14:textId="694D84F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6E3762E3" w14:textId="487B907D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DD984D1" w14:textId="5DF3E56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7CC9248F" w14:textId="70B3A3A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B8C6B99" w14:textId="369A7A0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6508AAEA" w14:textId="5F489DF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440" w:type="dxa"/>
          </w:tcPr>
          <w:p w14:paraId="1891C726" w14:textId="0F400F9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2B91C51D" w14:textId="02316CF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2</w:t>
            </w:r>
          </w:p>
        </w:tc>
        <w:tc>
          <w:tcPr>
            <w:tcW w:w="1710" w:type="dxa"/>
          </w:tcPr>
          <w:p w14:paraId="1243A7E1" w14:textId="76D64C3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4E2CEDE4" w14:textId="02940AC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09BFF48C" w14:textId="2CAF357F" w:rsidTr="0021463B">
        <w:tc>
          <w:tcPr>
            <w:tcW w:w="540" w:type="dxa"/>
          </w:tcPr>
          <w:p w14:paraId="702336CA" w14:textId="6FEC3912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2</w:t>
            </w:r>
          </w:p>
        </w:tc>
        <w:tc>
          <w:tcPr>
            <w:tcW w:w="2610" w:type="dxa"/>
          </w:tcPr>
          <w:p w14:paraId="6FDC120F" w14:textId="029A2FAA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68ADAFA6" w14:textId="65BACB5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8</w:t>
            </w:r>
          </w:p>
        </w:tc>
        <w:tc>
          <w:tcPr>
            <w:tcW w:w="630" w:type="dxa"/>
          </w:tcPr>
          <w:p w14:paraId="6A386A37" w14:textId="4A17257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114FA3F0" w14:textId="4762D6F0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3750ED81" w14:textId="2743682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36B433FF" w14:textId="5F9550C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A3B9813" w14:textId="5FFF8A7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1B45F3F6" w14:textId="6970D3F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65ACDCC9" w14:textId="4AB71A3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339F029B" w14:textId="650A286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0</w:t>
            </w:r>
          </w:p>
        </w:tc>
        <w:tc>
          <w:tcPr>
            <w:tcW w:w="1710" w:type="dxa"/>
          </w:tcPr>
          <w:p w14:paraId="7633CA40" w14:textId="1636CBC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58A411AB" w14:textId="39733D9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5CDC633A" w14:textId="2946A05E" w:rsidTr="0021463B">
        <w:tc>
          <w:tcPr>
            <w:tcW w:w="540" w:type="dxa"/>
          </w:tcPr>
          <w:p w14:paraId="3A0A40D7" w14:textId="1132DD38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3</w:t>
            </w:r>
          </w:p>
        </w:tc>
        <w:tc>
          <w:tcPr>
            <w:tcW w:w="2610" w:type="dxa"/>
          </w:tcPr>
          <w:p w14:paraId="2415678B" w14:textId="11F9DFC5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6431FA50" w14:textId="52F3118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1</w:t>
            </w:r>
          </w:p>
        </w:tc>
        <w:tc>
          <w:tcPr>
            <w:tcW w:w="630" w:type="dxa"/>
          </w:tcPr>
          <w:p w14:paraId="6C5CBF74" w14:textId="51F33EB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3D29B0AA" w14:textId="35DC92A0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036B366A" w14:textId="236ABCA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3132D04" w14:textId="0A23696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1B2C83F" w14:textId="3D073FD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52B8F1E7" w14:textId="5A28D9E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1C24FCAB" w14:textId="24C1F21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51FDE61D" w14:textId="4A4E9C1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5</w:t>
            </w:r>
          </w:p>
        </w:tc>
        <w:tc>
          <w:tcPr>
            <w:tcW w:w="1710" w:type="dxa"/>
          </w:tcPr>
          <w:p w14:paraId="1471D701" w14:textId="4F3527A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1583086C" w14:textId="1C508A1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076CDAD8" w14:textId="5EE6DBA4" w:rsidTr="0021463B">
        <w:tc>
          <w:tcPr>
            <w:tcW w:w="540" w:type="dxa"/>
          </w:tcPr>
          <w:p w14:paraId="0B014984" w14:textId="0712AA8A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4</w:t>
            </w:r>
          </w:p>
        </w:tc>
        <w:tc>
          <w:tcPr>
            <w:tcW w:w="2610" w:type="dxa"/>
          </w:tcPr>
          <w:p w14:paraId="0DD79ACA" w14:textId="36663B64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2359EE62" w14:textId="5E38F4E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3</w:t>
            </w:r>
          </w:p>
        </w:tc>
        <w:tc>
          <w:tcPr>
            <w:tcW w:w="630" w:type="dxa"/>
          </w:tcPr>
          <w:p w14:paraId="4C1AE584" w14:textId="4A1724C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3EE3D078" w14:textId="69F1CB01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4C16B6D" w14:textId="375B088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B431AA6" w14:textId="77183FA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8623B47" w14:textId="13951DD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1B88FEFE" w14:textId="5AA7B14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71AB14D6" w14:textId="1F6986B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4B4B4948" w14:textId="09DC0C7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18</w:t>
            </w:r>
          </w:p>
        </w:tc>
        <w:tc>
          <w:tcPr>
            <w:tcW w:w="1710" w:type="dxa"/>
          </w:tcPr>
          <w:p w14:paraId="22472C98" w14:textId="453F03A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59851C8F" w14:textId="4944788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309673B3" w14:textId="62A58F0F" w:rsidTr="0021463B">
        <w:tc>
          <w:tcPr>
            <w:tcW w:w="540" w:type="dxa"/>
          </w:tcPr>
          <w:p w14:paraId="57ED984B" w14:textId="152A50FA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5</w:t>
            </w:r>
          </w:p>
        </w:tc>
        <w:tc>
          <w:tcPr>
            <w:tcW w:w="2610" w:type="dxa"/>
          </w:tcPr>
          <w:p w14:paraId="76144A4F" w14:textId="4B6E0CCB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0373C199" w14:textId="7C05F6F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4</w:t>
            </w:r>
          </w:p>
        </w:tc>
        <w:tc>
          <w:tcPr>
            <w:tcW w:w="630" w:type="dxa"/>
          </w:tcPr>
          <w:p w14:paraId="0AD6B8AB" w14:textId="0BE12FE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6A77206E" w14:textId="7C05DF1E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77241185" w14:textId="58F7DBF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3DC11B4B" w14:textId="37BEF9F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440EF61" w14:textId="34881AA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3A2C1BA1" w14:textId="64741D3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92CBC97" w14:textId="274D313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544BC32C" w14:textId="5370A5F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0</w:t>
            </w:r>
          </w:p>
        </w:tc>
        <w:tc>
          <w:tcPr>
            <w:tcW w:w="1710" w:type="dxa"/>
          </w:tcPr>
          <w:p w14:paraId="798B5269" w14:textId="1D7B797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046E2EFC" w14:textId="62D1172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62935B9C" w14:textId="120D28AE" w:rsidTr="0021463B">
        <w:tc>
          <w:tcPr>
            <w:tcW w:w="540" w:type="dxa"/>
          </w:tcPr>
          <w:p w14:paraId="6282DF34" w14:textId="7BB9318D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6</w:t>
            </w:r>
          </w:p>
        </w:tc>
        <w:tc>
          <w:tcPr>
            <w:tcW w:w="2610" w:type="dxa"/>
          </w:tcPr>
          <w:p w14:paraId="16E1597F" w14:textId="50F85933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5E330AD7" w14:textId="42F97B4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4</w:t>
            </w:r>
          </w:p>
        </w:tc>
        <w:tc>
          <w:tcPr>
            <w:tcW w:w="630" w:type="dxa"/>
          </w:tcPr>
          <w:p w14:paraId="6733D2AA" w14:textId="49ADC18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4A25A790" w14:textId="084D8879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219A170E" w14:textId="31E32D4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F734276" w14:textId="5728BF6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3C9828E" w14:textId="6B49C3E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14A26BB0" w14:textId="07EE706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3609FA35" w14:textId="194261D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37D090BB" w14:textId="448B713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0</w:t>
            </w:r>
          </w:p>
        </w:tc>
        <w:tc>
          <w:tcPr>
            <w:tcW w:w="1710" w:type="dxa"/>
          </w:tcPr>
          <w:p w14:paraId="574D28BA" w14:textId="24F0216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1DDE585B" w14:textId="264B6B8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2604816B" w14:textId="75F056EC" w:rsidTr="0021463B">
        <w:tc>
          <w:tcPr>
            <w:tcW w:w="540" w:type="dxa"/>
          </w:tcPr>
          <w:p w14:paraId="5D304267" w14:textId="73A76139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7</w:t>
            </w:r>
          </w:p>
        </w:tc>
        <w:tc>
          <w:tcPr>
            <w:tcW w:w="2610" w:type="dxa"/>
          </w:tcPr>
          <w:p w14:paraId="4A2E6768" w14:textId="51B9BA63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7141E4A8" w14:textId="7134ACA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8</w:t>
            </w:r>
          </w:p>
        </w:tc>
        <w:tc>
          <w:tcPr>
            <w:tcW w:w="630" w:type="dxa"/>
          </w:tcPr>
          <w:p w14:paraId="07EE061C" w14:textId="0CCF58F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516D0410" w14:textId="21794620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E41B3E0" w14:textId="099478F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199E7EF4" w14:textId="1FF1338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07923AA" w14:textId="0353C5A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725A2678" w14:textId="3FD23CD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0782B139" w14:textId="367DF3D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3BD59347" w14:textId="12D2B7B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3</w:t>
            </w:r>
          </w:p>
        </w:tc>
        <w:tc>
          <w:tcPr>
            <w:tcW w:w="1710" w:type="dxa"/>
          </w:tcPr>
          <w:p w14:paraId="0B7FCDC8" w14:textId="623C00E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FA</w:t>
            </w:r>
          </w:p>
        </w:tc>
        <w:tc>
          <w:tcPr>
            <w:tcW w:w="1260" w:type="dxa"/>
          </w:tcPr>
          <w:p w14:paraId="2043A0F6" w14:textId="3669527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5E176C8E" w14:textId="5D82AF58" w:rsidTr="0021463B">
        <w:tc>
          <w:tcPr>
            <w:tcW w:w="540" w:type="dxa"/>
          </w:tcPr>
          <w:p w14:paraId="32329CBE" w14:textId="61090F89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8</w:t>
            </w:r>
          </w:p>
        </w:tc>
        <w:tc>
          <w:tcPr>
            <w:tcW w:w="2610" w:type="dxa"/>
          </w:tcPr>
          <w:p w14:paraId="15E5B4EC" w14:textId="1F704C7A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285A8D6A" w14:textId="50897DB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2</w:t>
            </w:r>
          </w:p>
        </w:tc>
        <w:tc>
          <w:tcPr>
            <w:tcW w:w="630" w:type="dxa"/>
          </w:tcPr>
          <w:p w14:paraId="34EFE085" w14:textId="45A86E5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71850CF4" w14:textId="44840DFF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184EE727" w14:textId="7890FAE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720" w:type="dxa"/>
          </w:tcPr>
          <w:p w14:paraId="2606760C" w14:textId="29A642A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0EB6AA5" w14:textId="6A57475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4267364D" w14:textId="3158FCE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440" w:type="dxa"/>
          </w:tcPr>
          <w:p w14:paraId="0C9AF334" w14:textId="7048C1E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2F70D374" w14:textId="6AFB6B2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5</w:t>
            </w:r>
          </w:p>
        </w:tc>
        <w:tc>
          <w:tcPr>
            <w:tcW w:w="1710" w:type="dxa"/>
          </w:tcPr>
          <w:p w14:paraId="166CE083" w14:textId="2B3F1FD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798DA2B9" w14:textId="423BEEE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2B9BD75A" w14:textId="49A898A7" w:rsidTr="0021463B">
        <w:tc>
          <w:tcPr>
            <w:tcW w:w="540" w:type="dxa"/>
          </w:tcPr>
          <w:p w14:paraId="44FAA4D4" w14:textId="7E249BF5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9</w:t>
            </w:r>
          </w:p>
        </w:tc>
        <w:tc>
          <w:tcPr>
            <w:tcW w:w="2610" w:type="dxa"/>
          </w:tcPr>
          <w:p w14:paraId="43AC6BD0" w14:textId="5AB3F63F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48B0D770" w14:textId="44C02B9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4</w:t>
            </w:r>
          </w:p>
        </w:tc>
        <w:tc>
          <w:tcPr>
            <w:tcW w:w="630" w:type="dxa"/>
          </w:tcPr>
          <w:p w14:paraId="4345CB77" w14:textId="1B555B6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679B5DA8" w14:textId="1919B759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E64F688" w14:textId="4A90D3F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252ACF4" w14:textId="33884D2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8C1D58D" w14:textId="5EE3735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0F2A2B96" w14:textId="56CBF74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5FD6D728" w14:textId="34510EE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5009062D" w14:textId="06EA8E3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00</w:t>
            </w:r>
          </w:p>
        </w:tc>
        <w:tc>
          <w:tcPr>
            <w:tcW w:w="1710" w:type="dxa"/>
          </w:tcPr>
          <w:p w14:paraId="053ED4BA" w14:textId="2FB5AC1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63F52BD6" w14:textId="6E29AA6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6568B1BE" w14:textId="4F9FA388" w:rsidTr="0021463B">
        <w:tc>
          <w:tcPr>
            <w:tcW w:w="540" w:type="dxa"/>
          </w:tcPr>
          <w:p w14:paraId="2BACD69A" w14:textId="13E82C17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2610" w:type="dxa"/>
          </w:tcPr>
          <w:p w14:paraId="14A161E1" w14:textId="5E923FF7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0E34A179" w14:textId="6909195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7</w:t>
            </w:r>
          </w:p>
        </w:tc>
        <w:tc>
          <w:tcPr>
            <w:tcW w:w="630" w:type="dxa"/>
          </w:tcPr>
          <w:p w14:paraId="1423634B" w14:textId="1D1D927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2CA500E6" w14:textId="0A9B7E4B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1204A6D" w14:textId="1288CF1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ED40D64" w14:textId="2EE9049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08128E59" w14:textId="3C60FAE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4AEB97B7" w14:textId="6F85592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B2827D7" w14:textId="2F44815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5E8D2D35" w14:textId="48BCA02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6</w:t>
            </w:r>
          </w:p>
        </w:tc>
        <w:tc>
          <w:tcPr>
            <w:tcW w:w="1710" w:type="dxa"/>
          </w:tcPr>
          <w:p w14:paraId="690C3CBE" w14:textId="1F3DCF3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CT</w:t>
            </w:r>
          </w:p>
        </w:tc>
        <w:tc>
          <w:tcPr>
            <w:tcW w:w="1260" w:type="dxa"/>
          </w:tcPr>
          <w:p w14:paraId="3A517CBC" w14:textId="7892E38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4DEE873E" w14:textId="632B1A73" w:rsidTr="0021463B">
        <w:tc>
          <w:tcPr>
            <w:tcW w:w="540" w:type="dxa"/>
          </w:tcPr>
          <w:p w14:paraId="566F255C" w14:textId="33D0143B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1</w:t>
            </w:r>
          </w:p>
        </w:tc>
        <w:tc>
          <w:tcPr>
            <w:tcW w:w="2610" w:type="dxa"/>
          </w:tcPr>
          <w:p w14:paraId="7C77C2C7" w14:textId="20B18CB1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197836B2" w14:textId="6B578EF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2</w:t>
            </w:r>
          </w:p>
        </w:tc>
        <w:tc>
          <w:tcPr>
            <w:tcW w:w="630" w:type="dxa"/>
          </w:tcPr>
          <w:p w14:paraId="33D6FB72" w14:textId="1914522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59790168" w14:textId="0A48B620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1237C714" w14:textId="3BA0737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00DD0B02" w14:textId="157A792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AFBFCCE" w14:textId="16863CE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701E43B3" w14:textId="1DDE724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54181FAA" w14:textId="53176D5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3C839D7E" w14:textId="307AE6D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1710" w:type="dxa"/>
          </w:tcPr>
          <w:p w14:paraId="203DB15C" w14:textId="6797A32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07A2AC09" w14:textId="3630CB3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7B3B0C96" w14:textId="06AE8B39" w:rsidTr="0021463B">
        <w:tc>
          <w:tcPr>
            <w:tcW w:w="540" w:type="dxa"/>
          </w:tcPr>
          <w:p w14:paraId="71CF9A60" w14:textId="644565E2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2</w:t>
            </w:r>
          </w:p>
        </w:tc>
        <w:tc>
          <w:tcPr>
            <w:tcW w:w="2610" w:type="dxa"/>
          </w:tcPr>
          <w:p w14:paraId="52C7368E" w14:textId="00F92A12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3F84C80B" w14:textId="0396FF0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8</w:t>
            </w:r>
          </w:p>
        </w:tc>
        <w:tc>
          <w:tcPr>
            <w:tcW w:w="630" w:type="dxa"/>
          </w:tcPr>
          <w:p w14:paraId="63FB1B65" w14:textId="52C39E1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3356E3E2" w14:textId="227FA9EA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2771280D" w14:textId="52B40D3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B1A311F" w14:textId="27E3530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6DB4727" w14:textId="606C3D7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55459BA7" w14:textId="337EDE7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6A713280" w14:textId="16C0A5B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13AB5ABA" w14:textId="227975C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2</w:t>
            </w:r>
          </w:p>
        </w:tc>
        <w:tc>
          <w:tcPr>
            <w:tcW w:w="1710" w:type="dxa"/>
          </w:tcPr>
          <w:p w14:paraId="2FC45F92" w14:textId="3F5BF7B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711FB4CA" w14:textId="08F147A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5D4DD89C" w14:textId="6867943A" w:rsidTr="0021463B">
        <w:tc>
          <w:tcPr>
            <w:tcW w:w="540" w:type="dxa"/>
          </w:tcPr>
          <w:p w14:paraId="09D72F75" w14:textId="3E4375FC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lastRenderedPageBreak/>
              <w:t>23</w:t>
            </w:r>
          </w:p>
        </w:tc>
        <w:tc>
          <w:tcPr>
            <w:tcW w:w="2610" w:type="dxa"/>
          </w:tcPr>
          <w:p w14:paraId="235EDC9E" w14:textId="44624AAA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09425246" w14:textId="5A81991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8</w:t>
            </w:r>
          </w:p>
        </w:tc>
        <w:tc>
          <w:tcPr>
            <w:tcW w:w="630" w:type="dxa"/>
          </w:tcPr>
          <w:p w14:paraId="505AF5BC" w14:textId="38DC1C5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4C9210E0" w14:textId="16A64A01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1A9E4A94" w14:textId="6F382CE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59FC424" w14:textId="591F074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D3471A5" w14:textId="1666667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7FF8953D" w14:textId="7176986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7E823E3E" w14:textId="195F000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659ABEBE" w14:textId="330DA33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5</w:t>
            </w:r>
          </w:p>
        </w:tc>
        <w:tc>
          <w:tcPr>
            <w:tcW w:w="1710" w:type="dxa"/>
          </w:tcPr>
          <w:p w14:paraId="7C94605A" w14:textId="463B502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68AE762B" w14:textId="78BB4F1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318BA56D" w14:textId="07F84E8E" w:rsidTr="0021463B">
        <w:tc>
          <w:tcPr>
            <w:tcW w:w="540" w:type="dxa"/>
          </w:tcPr>
          <w:p w14:paraId="19F8ABF9" w14:textId="7D55146A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4</w:t>
            </w:r>
          </w:p>
        </w:tc>
        <w:tc>
          <w:tcPr>
            <w:tcW w:w="2610" w:type="dxa"/>
          </w:tcPr>
          <w:p w14:paraId="0E7BB3F0" w14:textId="1F444ADC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3AB2BACE" w14:textId="5B824A0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6</w:t>
            </w:r>
          </w:p>
        </w:tc>
        <w:tc>
          <w:tcPr>
            <w:tcW w:w="630" w:type="dxa"/>
          </w:tcPr>
          <w:p w14:paraId="75B548A6" w14:textId="305FA71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46B10403" w14:textId="0471D398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0FF3BCBC" w14:textId="609928E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49C4361" w14:textId="6EC38ED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49D193DD" w14:textId="5F4CD02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082264E6" w14:textId="20D9A15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2A857657" w14:textId="75EF11A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5D19B694" w14:textId="3147493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7</w:t>
            </w:r>
          </w:p>
        </w:tc>
        <w:tc>
          <w:tcPr>
            <w:tcW w:w="1710" w:type="dxa"/>
          </w:tcPr>
          <w:p w14:paraId="3E7E36D7" w14:textId="6C7E706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5BEA4585" w14:textId="737A4AB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49BF548C" w14:textId="4579F867" w:rsidTr="0021463B">
        <w:tc>
          <w:tcPr>
            <w:tcW w:w="540" w:type="dxa"/>
          </w:tcPr>
          <w:p w14:paraId="77B2A359" w14:textId="61FF4312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5</w:t>
            </w:r>
          </w:p>
        </w:tc>
        <w:tc>
          <w:tcPr>
            <w:tcW w:w="2610" w:type="dxa"/>
          </w:tcPr>
          <w:p w14:paraId="55561E43" w14:textId="73EA1EF5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63D3DE1C" w14:textId="65AD692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4</w:t>
            </w:r>
          </w:p>
        </w:tc>
        <w:tc>
          <w:tcPr>
            <w:tcW w:w="630" w:type="dxa"/>
          </w:tcPr>
          <w:p w14:paraId="51FCB5FB" w14:textId="48A7445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66DE47E8" w14:textId="1DCF2FC9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7879746E" w14:textId="53F6D67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674A867" w14:textId="3F8F5B6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46D6EC8" w14:textId="79B2E1D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153FAFB2" w14:textId="5E8E403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7440C9E" w14:textId="0E84EFA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18A4D1C8" w14:textId="03249AB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0</w:t>
            </w:r>
          </w:p>
        </w:tc>
        <w:tc>
          <w:tcPr>
            <w:tcW w:w="1710" w:type="dxa"/>
          </w:tcPr>
          <w:p w14:paraId="0610AAF8" w14:textId="49AB453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733B4F45" w14:textId="32825AD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63F91D90" w14:textId="455D11B0" w:rsidTr="0021463B">
        <w:tc>
          <w:tcPr>
            <w:tcW w:w="540" w:type="dxa"/>
          </w:tcPr>
          <w:p w14:paraId="553DE777" w14:textId="25A1C16A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6</w:t>
            </w:r>
          </w:p>
        </w:tc>
        <w:tc>
          <w:tcPr>
            <w:tcW w:w="2610" w:type="dxa"/>
          </w:tcPr>
          <w:p w14:paraId="4C1B5986" w14:textId="1B318166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50463B47" w14:textId="72E0E7E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5</w:t>
            </w:r>
          </w:p>
        </w:tc>
        <w:tc>
          <w:tcPr>
            <w:tcW w:w="630" w:type="dxa"/>
          </w:tcPr>
          <w:p w14:paraId="315CE537" w14:textId="392D433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53D24153" w14:textId="3068E306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420FEE5" w14:textId="187854B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0DF66B1" w14:textId="5B57ECF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573636D" w14:textId="2FF5D1F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46BA1F3E" w14:textId="1A746F2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6D4D74C6" w14:textId="7FCE491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4F85B54F" w14:textId="67EEDA6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15</w:t>
            </w:r>
          </w:p>
        </w:tc>
        <w:tc>
          <w:tcPr>
            <w:tcW w:w="1710" w:type="dxa"/>
          </w:tcPr>
          <w:p w14:paraId="57896865" w14:textId="6CF5ABBB" w:rsidR="00D836D4" w:rsidRPr="0021463B" w:rsidRDefault="008313A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992426">
              <w:rPr>
                <w:rFonts w:ascii="Times New Roman" w:hAnsi="Times New Roman" w:cs="Times New Roman"/>
                <w:sz w:val="22"/>
              </w:rPr>
              <w:t>C</w:t>
            </w:r>
            <w:r w:rsidR="00D836D4" w:rsidRPr="0021463B">
              <w:rPr>
                <w:rFonts w:ascii="Times New Roman" w:hAnsi="Times New Roman" w:cs="Times New Roman"/>
                <w:sz w:val="22"/>
              </w:rPr>
              <w:t>hemoradiation</w:t>
            </w:r>
          </w:p>
        </w:tc>
        <w:tc>
          <w:tcPr>
            <w:tcW w:w="1260" w:type="dxa"/>
          </w:tcPr>
          <w:p w14:paraId="1E7C5E16" w14:textId="6CD0A64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1EDA9427" w14:textId="243240F8" w:rsidTr="0021463B">
        <w:tc>
          <w:tcPr>
            <w:tcW w:w="540" w:type="dxa"/>
          </w:tcPr>
          <w:p w14:paraId="009EB053" w14:textId="2D3DF089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7</w:t>
            </w:r>
          </w:p>
        </w:tc>
        <w:tc>
          <w:tcPr>
            <w:tcW w:w="2610" w:type="dxa"/>
          </w:tcPr>
          <w:p w14:paraId="66F00A8E" w14:textId="42E5B006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21D1E359" w14:textId="1AE496C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7</w:t>
            </w:r>
          </w:p>
        </w:tc>
        <w:tc>
          <w:tcPr>
            <w:tcW w:w="630" w:type="dxa"/>
          </w:tcPr>
          <w:p w14:paraId="0C0B872E" w14:textId="4E79986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314DABE1" w14:textId="42DA2F14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0BC7AB1C" w14:textId="29D96DA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05FC18E2" w14:textId="0C0CA92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353430F" w14:textId="15509AA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1C406FB1" w14:textId="5048C8B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6F099996" w14:textId="0F95A4C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5E5609D9" w14:textId="4B036F0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7</w:t>
            </w:r>
          </w:p>
        </w:tc>
        <w:tc>
          <w:tcPr>
            <w:tcW w:w="1710" w:type="dxa"/>
          </w:tcPr>
          <w:p w14:paraId="25C4BB80" w14:textId="4A8BE79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36F32ECE" w14:textId="487039B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3A6D603E" w14:textId="2A575DF8" w:rsidTr="0021463B">
        <w:tc>
          <w:tcPr>
            <w:tcW w:w="540" w:type="dxa"/>
          </w:tcPr>
          <w:p w14:paraId="2035195E" w14:textId="47CE86A4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8</w:t>
            </w:r>
          </w:p>
        </w:tc>
        <w:tc>
          <w:tcPr>
            <w:tcW w:w="2610" w:type="dxa"/>
          </w:tcPr>
          <w:p w14:paraId="42726E70" w14:textId="62DF00F8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3B03A976" w14:textId="1423E34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3</w:t>
            </w:r>
          </w:p>
        </w:tc>
        <w:tc>
          <w:tcPr>
            <w:tcW w:w="630" w:type="dxa"/>
          </w:tcPr>
          <w:p w14:paraId="1688E77D" w14:textId="3FD333D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1D25752A" w14:textId="474CDA32" w:rsidR="00D836D4" w:rsidRPr="0021463B" w:rsidRDefault="00BB0E9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10C7C10" w14:textId="2479CF6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1700474F" w14:textId="701555C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0BC5ED8" w14:textId="7D88FDE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558F4056" w14:textId="0B81406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73A4021A" w14:textId="46C6EE4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75F18319" w14:textId="1008FB9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3</w:t>
            </w:r>
          </w:p>
        </w:tc>
        <w:tc>
          <w:tcPr>
            <w:tcW w:w="1710" w:type="dxa"/>
          </w:tcPr>
          <w:p w14:paraId="4D3F4666" w14:textId="6535B2B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FA</w:t>
            </w:r>
          </w:p>
        </w:tc>
        <w:tc>
          <w:tcPr>
            <w:tcW w:w="1260" w:type="dxa"/>
          </w:tcPr>
          <w:p w14:paraId="74BCB15B" w14:textId="37EA46D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6DBD1CC5" w14:textId="05ECEE18" w:rsidTr="0021463B">
        <w:tc>
          <w:tcPr>
            <w:tcW w:w="540" w:type="dxa"/>
          </w:tcPr>
          <w:p w14:paraId="120F2F79" w14:textId="573E7951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9</w:t>
            </w:r>
          </w:p>
        </w:tc>
        <w:tc>
          <w:tcPr>
            <w:tcW w:w="2610" w:type="dxa"/>
          </w:tcPr>
          <w:p w14:paraId="1111F1EF" w14:textId="47FC0972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Yang et al</w:t>
            </w:r>
            <w:r w:rsidR="008313A2" w:rsidRPr="00992426">
              <w:rPr>
                <w:rFonts w:ascii="Times New Roman" w:hAnsi="Times New Roman" w:cs="Times New Roman"/>
                <w:sz w:val="22"/>
              </w:rPr>
              <w:t>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ZYW5nPC9BdXRob3I+PFllYXI+MjAyMTwvWWVhcj48UmVj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ZYW5nPC9BdXRob3I+PFllYXI+MjAyMTwvWWVhcj48UmVj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2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787B1545" w14:textId="419D606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7</w:t>
            </w:r>
          </w:p>
        </w:tc>
        <w:tc>
          <w:tcPr>
            <w:tcW w:w="630" w:type="dxa"/>
          </w:tcPr>
          <w:p w14:paraId="24EBE1CB" w14:textId="159E802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0841E79D" w14:textId="4B2B172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635F34B8" w14:textId="7CA775E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6766A02" w14:textId="603C9D5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7CDAF89" w14:textId="106D24A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48D3E852" w14:textId="0045B12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440" w:type="dxa"/>
          </w:tcPr>
          <w:p w14:paraId="04846B8F" w14:textId="1F92C8E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671EF14A" w14:textId="6D7D2D7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8</w:t>
            </w:r>
          </w:p>
        </w:tc>
        <w:tc>
          <w:tcPr>
            <w:tcW w:w="1710" w:type="dxa"/>
          </w:tcPr>
          <w:p w14:paraId="291B8165" w14:textId="1F9A21C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6D76AFE9" w14:textId="3EDA2C8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123B894D" w14:textId="7D476963" w:rsidTr="0021463B">
        <w:tc>
          <w:tcPr>
            <w:tcW w:w="540" w:type="dxa"/>
          </w:tcPr>
          <w:p w14:paraId="7DDE385F" w14:textId="1E676B6A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0</w:t>
            </w:r>
          </w:p>
        </w:tc>
        <w:tc>
          <w:tcPr>
            <w:tcW w:w="2610" w:type="dxa"/>
          </w:tcPr>
          <w:p w14:paraId="0B059227" w14:textId="6B9CEA87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6FC49AE3" w14:textId="32C35D1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1</w:t>
            </w:r>
          </w:p>
        </w:tc>
        <w:tc>
          <w:tcPr>
            <w:tcW w:w="630" w:type="dxa"/>
          </w:tcPr>
          <w:p w14:paraId="6476E38F" w14:textId="0BD6E47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4004D0C5" w14:textId="4F23F50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13C9FE05" w14:textId="3752487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4722C13C" w14:textId="6AB3D06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B5BF636" w14:textId="0F4FF0D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3201402C" w14:textId="4BD6BE6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440" w:type="dxa"/>
          </w:tcPr>
          <w:p w14:paraId="7507A78E" w14:textId="317BC0A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41B3EF0B" w14:textId="7A4B4E4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6</w:t>
            </w:r>
          </w:p>
        </w:tc>
        <w:tc>
          <w:tcPr>
            <w:tcW w:w="1710" w:type="dxa"/>
          </w:tcPr>
          <w:p w14:paraId="2EE64799" w14:textId="6C80114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37A302F6" w14:textId="22AB40E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63F061FC" w14:textId="03B564EC" w:rsidTr="0021463B">
        <w:tc>
          <w:tcPr>
            <w:tcW w:w="540" w:type="dxa"/>
          </w:tcPr>
          <w:p w14:paraId="29B00343" w14:textId="3E0B0233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1</w:t>
            </w:r>
          </w:p>
        </w:tc>
        <w:tc>
          <w:tcPr>
            <w:tcW w:w="2610" w:type="dxa"/>
          </w:tcPr>
          <w:p w14:paraId="110F0B5E" w14:textId="5125941D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0933D810" w14:textId="6C7DA24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0</w:t>
            </w:r>
          </w:p>
        </w:tc>
        <w:tc>
          <w:tcPr>
            <w:tcW w:w="630" w:type="dxa"/>
          </w:tcPr>
          <w:p w14:paraId="24F49928" w14:textId="2AC6F1C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56A467F9" w14:textId="317C00C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7C35B07E" w14:textId="2D37434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32C0C756" w14:textId="3C1CD3A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8AC07EF" w14:textId="38F0BE3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6AB91F8F" w14:textId="12420BC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440" w:type="dxa"/>
          </w:tcPr>
          <w:p w14:paraId="5AFC9294" w14:textId="7AF58A6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26902B9B" w14:textId="46216CD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5</w:t>
            </w:r>
          </w:p>
        </w:tc>
        <w:tc>
          <w:tcPr>
            <w:tcW w:w="1710" w:type="dxa"/>
          </w:tcPr>
          <w:p w14:paraId="03E5AC1C" w14:textId="3781E02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60ED6522" w14:textId="211FD4B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588EF284" w14:textId="0E4DBA6C" w:rsidTr="0021463B">
        <w:tc>
          <w:tcPr>
            <w:tcW w:w="540" w:type="dxa"/>
          </w:tcPr>
          <w:p w14:paraId="42D10371" w14:textId="2275E6AC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2</w:t>
            </w:r>
          </w:p>
        </w:tc>
        <w:tc>
          <w:tcPr>
            <w:tcW w:w="2610" w:type="dxa"/>
          </w:tcPr>
          <w:p w14:paraId="17EBF849" w14:textId="6079FC4D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52A0C609" w14:textId="72E0C23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0</w:t>
            </w:r>
          </w:p>
        </w:tc>
        <w:tc>
          <w:tcPr>
            <w:tcW w:w="630" w:type="dxa"/>
          </w:tcPr>
          <w:p w14:paraId="7CDA25FA" w14:textId="338713A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57EFD870" w14:textId="7D36E06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274F1AD4" w14:textId="600967B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20C4FE33" w14:textId="63DDFD2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058B36F" w14:textId="56468BA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5E8790D" w14:textId="0246723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440" w:type="dxa"/>
          </w:tcPr>
          <w:p w14:paraId="6278A563" w14:textId="7A65EAB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496DB39C" w14:textId="6D3AD96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0</w:t>
            </w:r>
          </w:p>
        </w:tc>
        <w:tc>
          <w:tcPr>
            <w:tcW w:w="1710" w:type="dxa"/>
          </w:tcPr>
          <w:p w14:paraId="1090500D" w14:textId="6BD3314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56F57861" w14:textId="4B7F780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4526654D" w14:textId="22181574" w:rsidTr="0021463B">
        <w:tc>
          <w:tcPr>
            <w:tcW w:w="540" w:type="dxa"/>
          </w:tcPr>
          <w:p w14:paraId="652DC68A" w14:textId="09D2FFE9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3</w:t>
            </w:r>
          </w:p>
        </w:tc>
        <w:tc>
          <w:tcPr>
            <w:tcW w:w="2610" w:type="dxa"/>
          </w:tcPr>
          <w:p w14:paraId="7EFAA27E" w14:textId="677DEE59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7038B53B" w14:textId="7E3ED40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3</w:t>
            </w:r>
          </w:p>
        </w:tc>
        <w:tc>
          <w:tcPr>
            <w:tcW w:w="630" w:type="dxa"/>
          </w:tcPr>
          <w:p w14:paraId="4A8D8335" w14:textId="4B5A391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31EF5BF3" w14:textId="3D4CCBC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6A74EFF" w14:textId="5F4CE1B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1B8E5EB0" w14:textId="237C632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FD33571" w14:textId="75F4AD0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4B61009" w14:textId="143F856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440" w:type="dxa"/>
          </w:tcPr>
          <w:p w14:paraId="7791F6E4" w14:textId="29E0231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35B98FED" w14:textId="657CF57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1</w:t>
            </w:r>
          </w:p>
        </w:tc>
        <w:tc>
          <w:tcPr>
            <w:tcW w:w="1710" w:type="dxa"/>
          </w:tcPr>
          <w:p w14:paraId="2AD33DC2" w14:textId="3300859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10FBD26B" w14:textId="7C97C94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7A2EF61A" w14:textId="27C40D18" w:rsidTr="0021463B">
        <w:tc>
          <w:tcPr>
            <w:tcW w:w="540" w:type="dxa"/>
          </w:tcPr>
          <w:p w14:paraId="6801322F" w14:textId="6633CC9E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4</w:t>
            </w:r>
          </w:p>
        </w:tc>
        <w:tc>
          <w:tcPr>
            <w:tcW w:w="2610" w:type="dxa"/>
          </w:tcPr>
          <w:p w14:paraId="6D091C61" w14:textId="28267FCA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1192942D" w14:textId="01012AA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3</w:t>
            </w:r>
          </w:p>
        </w:tc>
        <w:tc>
          <w:tcPr>
            <w:tcW w:w="630" w:type="dxa"/>
          </w:tcPr>
          <w:p w14:paraId="3F4B3B38" w14:textId="24CCFDD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442BA803" w14:textId="4631854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9D95EAB" w14:textId="6732E00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0311AF53" w14:textId="25CA018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87FB787" w14:textId="51A8FC5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36B08E9D" w14:textId="1101D2D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440" w:type="dxa"/>
          </w:tcPr>
          <w:p w14:paraId="2E5BDBFA" w14:textId="001E435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1512CF7A" w14:textId="491396A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1</w:t>
            </w:r>
          </w:p>
        </w:tc>
        <w:tc>
          <w:tcPr>
            <w:tcW w:w="1710" w:type="dxa"/>
          </w:tcPr>
          <w:p w14:paraId="0DAE4401" w14:textId="75B84B0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FA</w:t>
            </w:r>
          </w:p>
        </w:tc>
        <w:tc>
          <w:tcPr>
            <w:tcW w:w="1260" w:type="dxa"/>
          </w:tcPr>
          <w:p w14:paraId="27370A5E" w14:textId="038EEA4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70C933F7" w14:textId="059577EB" w:rsidTr="0021463B">
        <w:tc>
          <w:tcPr>
            <w:tcW w:w="540" w:type="dxa"/>
          </w:tcPr>
          <w:p w14:paraId="43601C07" w14:textId="7C174445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5</w:t>
            </w:r>
          </w:p>
        </w:tc>
        <w:tc>
          <w:tcPr>
            <w:tcW w:w="2610" w:type="dxa"/>
          </w:tcPr>
          <w:p w14:paraId="76A42EF7" w14:textId="10EF320F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13AAACC0" w14:textId="27638D6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3</w:t>
            </w:r>
          </w:p>
        </w:tc>
        <w:tc>
          <w:tcPr>
            <w:tcW w:w="630" w:type="dxa"/>
          </w:tcPr>
          <w:p w14:paraId="15B1EE56" w14:textId="31343D0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66110FA3" w14:textId="499EA92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3791DB79" w14:textId="3C15E72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719D8313" w14:textId="2F5159B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2BA731A" w14:textId="5EEBDB8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05DE8863" w14:textId="7463868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440" w:type="dxa"/>
          </w:tcPr>
          <w:p w14:paraId="4522EC92" w14:textId="63AE810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67DA7620" w14:textId="3E6DF0D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8</w:t>
            </w:r>
          </w:p>
        </w:tc>
        <w:tc>
          <w:tcPr>
            <w:tcW w:w="1710" w:type="dxa"/>
          </w:tcPr>
          <w:p w14:paraId="42F2A8B4" w14:textId="5DDD15F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52261596" w14:textId="6E64C31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054A10BB" w14:textId="1A170392" w:rsidTr="0021463B">
        <w:tc>
          <w:tcPr>
            <w:tcW w:w="540" w:type="dxa"/>
          </w:tcPr>
          <w:p w14:paraId="3C2C4545" w14:textId="0320B2F3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6</w:t>
            </w:r>
          </w:p>
        </w:tc>
        <w:tc>
          <w:tcPr>
            <w:tcW w:w="2610" w:type="dxa"/>
          </w:tcPr>
          <w:p w14:paraId="71DB79D9" w14:textId="59200352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0BDE6210" w14:textId="4072ABC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4</w:t>
            </w:r>
          </w:p>
        </w:tc>
        <w:tc>
          <w:tcPr>
            <w:tcW w:w="630" w:type="dxa"/>
          </w:tcPr>
          <w:p w14:paraId="6D64A666" w14:textId="0A351CF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495085CC" w14:textId="66CD046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3129CEEF" w14:textId="32A49BC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2BF468EA" w14:textId="6FF9D52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A69946D" w14:textId="5E73E0A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1F6FF503" w14:textId="1CBA615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440" w:type="dxa"/>
          </w:tcPr>
          <w:p w14:paraId="25173EA5" w14:textId="76A47A8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07CB0F85" w14:textId="66B4F3D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5</w:t>
            </w:r>
          </w:p>
        </w:tc>
        <w:tc>
          <w:tcPr>
            <w:tcW w:w="1710" w:type="dxa"/>
          </w:tcPr>
          <w:p w14:paraId="141F110C" w14:textId="2CD1F53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7FF0B6FA" w14:textId="024173B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21A37973" w14:textId="50A884D6" w:rsidTr="0021463B">
        <w:tc>
          <w:tcPr>
            <w:tcW w:w="540" w:type="dxa"/>
          </w:tcPr>
          <w:p w14:paraId="4A052EC2" w14:textId="4101DDD1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7</w:t>
            </w:r>
          </w:p>
        </w:tc>
        <w:tc>
          <w:tcPr>
            <w:tcW w:w="2610" w:type="dxa"/>
          </w:tcPr>
          <w:p w14:paraId="0570916E" w14:textId="096A31CD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4A87E4FA" w14:textId="503C699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5</w:t>
            </w:r>
          </w:p>
        </w:tc>
        <w:tc>
          <w:tcPr>
            <w:tcW w:w="630" w:type="dxa"/>
          </w:tcPr>
          <w:p w14:paraId="5A68379D" w14:textId="38AC0AF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6B2A7858" w14:textId="622DDFB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757C0E7" w14:textId="3B2E882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C903E59" w14:textId="0329AD1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4B4D3C5" w14:textId="70E10C7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482CF493" w14:textId="1687DDD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440" w:type="dxa"/>
          </w:tcPr>
          <w:p w14:paraId="7FAF743B" w14:textId="4EAC41A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CL</w:t>
            </w:r>
          </w:p>
        </w:tc>
        <w:tc>
          <w:tcPr>
            <w:tcW w:w="810" w:type="dxa"/>
          </w:tcPr>
          <w:p w14:paraId="090AEA8E" w14:textId="1A3E113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7</w:t>
            </w:r>
          </w:p>
        </w:tc>
        <w:tc>
          <w:tcPr>
            <w:tcW w:w="1710" w:type="dxa"/>
          </w:tcPr>
          <w:p w14:paraId="02D50B74" w14:textId="2BC605E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CT</w:t>
            </w:r>
          </w:p>
        </w:tc>
        <w:tc>
          <w:tcPr>
            <w:tcW w:w="1260" w:type="dxa"/>
          </w:tcPr>
          <w:p w14:paraId="6BFCF4DC" w14:textId="44690AC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12D7C57C" w14:textId="624A8412" w:rsidTr="0021463B">
        <w:tc>
          <w:tcPr>
            <w:tcW w:w="540" w:type="dxa"/>
          </w:tcPr>
          <w:p w14:paraId="75DE6989" w14:textId="34C71CFA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8</w:t>
            </w:r>
          </w:p>
        </w:tc>
        <w:tc>
          <w:tcPr>
            <w:tcW w:w="2610" w:type="dxa"/>
          </w:tcPr>
          <w:p w14:paraId="1776EAD9" w14:textId="43DFA58A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481C57E7" w14:textId="394AB21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3</w:t>
            </w:r>
          </w:p>
        </w:tc>
        <w:tc>
          <w:tcPr>
            <w:tcW w:w="630" w:type="dxa"/>
          </w:tcPr>
          <w:p w14:paraId="0265274B" w14:textId="019EA18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7DA10AB6" w14:textId="14EB7D1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2624D73D" w14:textId="3DA77FF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E6217F3" w14:textId="5DE55BA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43DA87C" w14:textId="7DC5616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0C756368" w14:textId="5BEEF52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440" w:type="dxa"/>
          </w:tcPr>
          <w:p w14:paraId="0E7355C4" w14:textId="14686C0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CL</w:t>
            </w:r>
          </w:p>
        </w:tc>
        <w:tc>
          <w:tcPr>
            <w:tcW w:w="810" w:type="dxa"/>
          </w:tcPr>
          <w:p w14:paraId="79ADF087" w14:textId="30D28F1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3</w:t>
            </w:r>
          </w:p>
        </w:tc>
        <w:tc>
          <w:tcPr>
            <w:tcW w:w="1710" w:type="dxa"/>
          </w:tcPr>
          <w:p w14:paraId="20F17151" w14:textId="7D3FC0C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PD inhibitor</w:t>
            </w:r>
          </w:p>
        </w:tc>
        <w:tc>
          <w:tcPr>
            <w:tcW w:w="1260" w:type="dxa"/>
          </w:tcPr>
          <w:p w14:paraId="5FB992F5" w14:textId="56E13DA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4AC6A2AA" w14:textId="6D47BAD6" w:rsidTr="0021463B">
        <w:tc>
          <w:tcPr>
            <w:tcW w:w="540" w:type="dxa"/>
          </w:tcPr>
          <w:p w14:paraId="02EF27E8" w14:textId="376C59CC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9</w:t>
            </w:r>
          </w:p>
        </w:tc>
        <w:tc>
          <w:tcPr>
            <w:tcW w:w="2610" w:type="dxa"/>
          </w:tcPr>
          <w:p w14:paraId="7ABFEC40" w14:textId="708394C4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2FD75B05" w14:textId="690EC3E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5</w:t>
            </w:r>
          </w:p>
        </w:tc>
        <w:tc>
          <w:tcPr>
            <w:tcW w:w="630" w:type="dxa"/>
          </w:tcPr>
          <w:p w14:paraId="73CBADBF" w14:textId="760676B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67D57DE8" w14:textId="2929C10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044C2180" w14:textId="61B252E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77ADD468" w14:textId="1124074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2BAA0BA" w14:textId="2E37AC3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CB4DEA8" w14:textId="69CE6B8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440" w:type="dxa"/>
          </w:tcPr>
          <w:p w14:paraId="31CE99C4" w14:textId="58A1BD5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5DEDB9A9" w14:textId="5313AB0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7</w:t>
            </w:r>
          </w:p>
        </w:tc>
        <w:tc>
          <w:tcPr>
            <w:tcW w:w="1710" w:type="dxa"/>
          </w:tcPr>
          <w:p w14:paraId="03F870D9" w14:textId="36C102B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CT</w:t>
            </w:r>
          </w:p>
        </w:tc>
        <w:tc>
          <w:tcPr>
            <w:tcW w:w="1260" w:type="dxa"/>
          </w:tcPr>
          <w:p w14:paraId="73D78AEA" w14:textId="667F389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40F8ADE6" w14:textId="2EF937DB" w:rsidTr="0021463B">
        <w:tc>
          <w:tcPr>
            <w:tcW w:w="540" w:type="dxa"/>
          </w:tcPr>
          <w:p w14:paraId="7BD6D2D7" w14:textId="67CE0A00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0</w:t>
            </w:r>
          </w:p>
        </w:tc>
        <w:tc>
          <w:tcPr>
            <w:tcW w:w="2610" w:type="dxa"/>
          </w:tcPr>
          <w:p w14:paraId="415B1E50" w14:textId="5B74C792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in et al</w:t>
            </w:r>
            <w:r w:rsidR="008313A2" w:rsidRPr="00992426">
              <w:rPr>
                <w:rFonts w:ascii="Times New Roman" w:hAnsi="Times New Roman" w:cs="Times New Roman"/>
                <w:sz w:val="22"/>
              </w:rPr>
              <w:t>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/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Min&lt;/Author&gt;&lt;Year&gt;2007&lt;/Year&gt;&lt;RecNum&gt;5&lt;/RecNum&gt;&lt;DisplayText&gt;&lt;style face="superscript"&gt;3&lt;/style&gt;&lt;/DisplayText&gt;&lt;record&gt;&lt;rec-number&gt;5&lt;/rec-number&gt;&lt;foreign-keys&gt;&lt;key app="EN" db-id="9tr50wzeq92pwwetsep50dxretexxts0tp9e" timestamp="1621735803"&gt;5&lt;/key&gt;&lt;/foreign-keys&gt;&lt;ref-type name="Journal Article"&gt;17&lt;/ref-type&gt;&lt;contributors&gt;&lt;authors&gt;&lt;author&gt;Min, H. S.&lt;/author&gt;&lt;author&gt;Shin, E.&lt;/author&gt;&lt;author&gt;Jang, J. J.&lt;/author&gt;&lt;/authors&gt;&lt;/contributors&gt;&lt;auth-address&gt;Department of Pathology, Seoul National University College of Medicine, Seoul, Korea.&lt;/auth-address&gt;&lt;titles&gt;&lt;title&gt;[Carcinoma with predominant lymphoid stroma in hepatobiliary system--report of 2 cases]&lt;/title&gt;&lt;secondary-title&gt;Korean J Hepatol&lt;/secondary-title&gt;&lt;alt-title&gt;The Korean journal of hepatology&lt;/alt-title&gt;&lt;/titles&gt;&lt;periodical&gt;&lt;full-title&gt;Korean J Hepatol&lt;/full-title&gt;&lt;abbr-1&gt;The Korean journal of hepatology&lt;/abbr-1&gt;&lt;/periodical&gt;&lt;alt-periodical&gt;&lt;full-title&gt;Korean J Hepatol&lt;/full-title&gt;&lt;abbr-1&gt;The Korean journal of hepatology&lt;/abbr-1&gt;&lt;/alt-periodical&gt;&lt;pages&gt;222-7&lt;/pages&gt;&lt;volume&gt;13&lt;/volume&gt;&lt;number&gt;2&lt;/number&gt;&lt;edition&gt;2007/06/23&lt;/edition&gt;&lt;keywords&gt;&lt;keyword&gt;Bile Duct Neoplasms/*diagnosis/pathology&lt;/keyword&gt;&lt;keyword&gt;*Bile Ducts, Intrahepatic&lt;/keyword&gt;&lt;keyword&gt;CD8-Positive T-Lymphocytes/pathology&lt;/keyword&gt;&lt;keyword&gt;Carcinoma/*diagnosis/pathology&lt;/keyword&gt;&lt;keyword&gt;Cholangiocarcinoma/*diagnosis/pathology&lt;/keyword&gt;&lt;keyword&gt;Herpesvirus 4, Human/isolation &amp;amp; purification&lt;/keyword&gt;&lt;keyword&gt;Humans&lt;/keyword&gt;&lt;keyword&gt;Liver Neoplasms/*diagnosis/pathology&lt;/keyword&gt;&lt;keyword&gt;Lymphocytes, Tumor-Infiltrating/*pathology&lt;/keyword&gt;&lt;keyword&gt;Male&lt;/keyword&gt;&lt;keyword&gt;Middle Aged&lt;/keyword&gt;&lt;keyword&gt;Tomography, X-Ray Computed&lt;/keyword&gt;&lt;/keywords&gt;&lt;dates&gt;&lt;year&gt;2007&lt;/year&gt;&lt;pub-dates&gt;&lt;date&gt;Jun&lt;/date&gt;&lt;/pub-dates&gt;&lt;/dates&gt;&lt;isbn&gt;1738-222X (Print)&amp;#xD;1738-222x&lt;/isbn&gt;&lt;accession-num&gt;17585195&lt;/accession-num&gt;&lt;urls&gt;&lt;/urls&gt;&lt;remote-database-provider&gt;NLM&lt;/remote-database-provider&gt;&lt;language&gt;kor&lt;/language&gt;&lt;/record&gt;&lt;/Cite&gt;&lt;/EndNote&gt;</w:instrTex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3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5FA6B2A2" w14:textId="7F75EB9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6</w:t>
            </w:r>
          </w:p>
        </w:tc>
        <w:tc>
          <w:tcPr>
            <w:tcW w:w="630" w:type="dxa"/>
          </w:tcPr>
          <w:p w14:paraId="191FED4F" w14:textId="217503F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78DFBE39" w14:textId="41DE164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3A917855" w14:textId="683AC56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79C236CF" w14:textId="31B40FD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_</w:t>
            </w:r>
          </w:p>
        </w:tc>
        <w:tc>
          <w:tcPr>
            <w:tcW w:w="720" w:type="dxa"/>
          </w:tcPr>
          <w:p w14:paraId="2ABD8C8D" w14:textId="03BE0FD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44C5BFAF" w14:textId="0983A21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71577AD5" w14:textId="5B74155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810" w:type="dxa"/>
          </w:tcPr>
          <w:p w14:paraId="44102A8D" w14:textId="459E5A3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7</w:t>
            </w:r>
          </w:p>
        </w:tc>
        <w:tc>
          <w:tcPr>
            <w:tcW w:w="1710" w:type="dxa"/>
          </w:tcPr>
          <w:p w14:paraId="3B3D2FBA" w14:textId="0D31CA3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29E0A859" w14:textId="5AB6896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665E91FE" w14:textId="6D6250DD" w:rsidTr="0021463B">
        <w:tc>
          <w:tcPr>
            <w:tcW w:w="540" w:type="dxa"/>
          </w:tcPr>
          <w:p w14:paraId="1CC457B3" w14:textId="7506B35B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1</w:t>
            </w:r>
          </w:p>
        </w:tc>
        <w:tc>
          <w:tcPr>
            <w:tcW w:w="2610" w:type="dxa"/>
          </w:tcPr>
          <w:p w14:paraId="3E08B255" w14:textId="3C1C56E8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ogami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Ob2dhbWk8L0F1dGhvcj48WWVhcj4yMDIxPC9ZZWFyPjxS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Ob2dhbWk8L0F1dGhvcj48WWVhcj4yMDIxPC9ZZWFyPjxS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4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6EAE2BBC" w14:textId="4D996E8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7</w:t>
            </w:r>
          </w:p>
        </w:tc>
        <w:tc>
          <w:tcPr>
            <w:tcW w:w="630" w:type="dxa"/>
          </w:tcPr>
          <w:p w14:paraId="2AD0C8BA" w14:textId="123133C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26B1641C" w14:textId="6218663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7E5A4628" w14:textId="36D316E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68427161" w14:textId="5B22562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8047206" w14:textId="4F4F5BB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3D973D93" w14:textId="327EAE5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6E2211BB" w14:textId="40F47A5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2C0F3144" w14:textId="7E07271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</w:t>
            </w:r>
          </w:p>
        </w:tc>
        <w:tc>
          <w:tcPr>
            <w:tcW w:w="1710" w:type="dxa"/>
          </w:tcPr>
          <w:p w14:paraId="5DE1BAC5" w14:textId="176494B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FA</w:t>
            </w:r>
          </w:p>
        </w:tc>
        <w:tc>
          <w:tcPr>
            <w:tcW w:w="1260" w:type="dxa"/>
          </w:tcPr>
          <w:p w14:paraId="6FC51190" w14:textId="2C5F73C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7607DE63" w14:textId="763FB513" w:rsidTr="0021463B">
        <w:tc>
          <w:tcPr>
            <w:tcW w:w="540" w:type="dxa"/>
          </w:tcPr>
          <w:p w14:paraId="4A3BDE1A" w14:textId="6878D347" w:rsidR="00D836D4" w:rsidRPr="0021463B" w:rsidRDefault="00D836D4" w:rsidP="001D49EA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2</w:t>
            </w:r>
          </w:p>
        </w:tc>
        <w:tc>
          <w:tcPr>
            <w:tcW w:w="2610" w:type="dxa"/>
          </w:tcPr>
          <w:p w14:paraId="5513BB74" w14:textId="57B1408A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in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/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Lin&lt;/Author&gt;&lt;Year&gt;2020&lt;/Year&gt;&lt;RecNum&gt;33&lt;/RecNum&gt;&lt;DisplayText&gt;&lt;style face="superscript"&gt;5&lt;/style&gt;&lt;/DisplayText&gt;&lt;record&gt;&lt;rec-number&gt;33&lt;/rec-number&gt;&lt;foreign-keys&gt;&lt;key app="EN" db-id="9tr50wzeq92pwwetsep50dxretexxts0tp9e" timestamp="1622637923"&gt;33&lt;/key&gt;&lt;/foreign-keys&gt;&lt;ref-type name="Journal Article"&gt;17&lt;/ref-type&gt;&lt;contributors&gt;&lt;authors&gt;&lt;author&gt;Lin, A.&lt;/author&gt;&lt;author&gt;Alpert, L.&lt;/author&gt;&lt;author&gt;Hart, J.&lt;/author&gt;&lt;author&gt;Chapman, C.&lt;/author&gt;&lt;author&gt;Pillai, A. A.&lt;/author&gt;&lt;/authors&gt;&lt;/contributors&gt;&lt;auth-address&gt;Department of Internal Medicine, University of Chicago Medicine, Chicago, IL.&amp;#xD;Department of Pathology, University of Chicago Hospitals, Chicago, IL.&amp;#xD;Department of Pathology, Northwestern University Feinberg School of Medicine, Northwestern Memorial Hospital, Chicago, IL.&lt;/auth-address&gt;&lt;titles&gt;&lt;title&gt;Lymphoepithelioma-Like Carcinomas: A Rare Variant of Cholangiocarcinoma&lt;/title&gt;&lt;secondary-title&gt;Hepatology&lt;/secondary-title&gt;&lt;alt-title&gt;Hepatology (Baltimore, Md.)&lt;/alt-title&gt;&lt;/titles&gt;&lt;periodical&gt;&lt;full-title&gt;Hepatology&lt;/full-title&gt;&lt;abbr-1&gt;Hepatology (Baltimore, Md.)&lt;/abbr-1&gt;&lt;/periodical&gt;&lt;alt-periodical&gt;&lt;full-title&gt;Hepatology&lt;/full-title&gt;&lt;abbr-1&gt;Hepatology (Baltimore, Md.)&lt;/abbr-1&gt;&lt;/alt-periodical&gt;&lt;pages&gt;353-355&lt;/pages&gt;&lt;volume&gt;72&lt;/volume&gt;&lt;number&gt;1&lt;/number&gt;&lt;edition&gt;2020/01/07&lt;/edition&gt;&lt;keywords&gt;&lt;keyword&gt;Bile Duct Neoplasms/*classification/diagnosis&lt;/keyword&gt;&lt;keyword&gt;Cholangiocarcinoma/*classification/diagnosis&lt;/keyword&gt;&lt;keyword&gt;Female&lt;/keyword&gt;&lt;keyword&gt;Humans&lt;/keyword&gt;&lt;keyword&gt;Middle Aged&lt;/keyword&gt;&lt;/keywords&gt;&lt;dates&gt;&lt;year&gt;2020&lt;/year&gt;&lt;pub-dates&gt;&lt;date&gt;Jul&lt;/date&gt;&lt;/pub-dates&gt;&lt;/dates&gt;&lt;isbn&gt;0270-9139&lt;/isbn&gt;&lt;accession-num&gt;31904867&lt;/accession-num&gt;&lt;urls&gt;&lt;/urls&gt;&lt;electronic-resource-num&gt;10.1002/hep.31102&lt;/electronic-resource-num&gt;&lt;remote-database-provider&gt;NLM&lt;/remote-database-provider&gt;&lt;language&gt;eng&lt;/language&gt;&lt;/record&gt;&lt;/Cite&gt;&lt;/EndNote&gt;</w:instrTex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5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710B267B" w14:textId="790500C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1</w:t>
            </w:r>
          </w:p>
        </w:tc>
        <w:tc>
          <w:tcPr>
            <w:tcW w:w="630" w:type="dxa"/>
          </w:tcPr>
          <w:p w14:paraId="53D0389D" w14:textId="3CDA7D5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7618C9A8" w14:textId="730A754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A</w:t>
            </w:r>
          </w:p>
        </w:tc>
        <w:tc>
          <w:tcPr>
            <w:tcW w:w="720" w:type="dxa"/>
          </w:tcPr>
          <w:p w14:paraId="2FFD1E14" w14:textId="7BBEAD1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C77BC69" w14:textId="5D027B7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883C523" w14:textId="7342089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322EA403" w14:textId="506CBF4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440" w:type="dxa"/>
          </w:tcPr>
          <w:p w14:paraId="4256C7D4" w14:textId="53944F9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163CE776" w14:textId="3D17888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3</w:t>
            </w:r>
          </w:p>
        </w:tc>
        <w:tc>
          <w:tcPr>
            <w:tcW w:w="1710" w:type="dxa"/>
          </w:tcPr>
          <w:p w14:paraId="39884C5F" w14:textId="18FB86A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260" w:type="dxa"/>
          </w:tcPr>
          <w:p w14:paraId="05128C2C" w14:textId="3120AE6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6F484F74" w14:textId="3398279C" w:rsidTr="0021463B">
        <w:tc>
          <w:tcPr>
            <w:tcW w:w="540" w:type="dxa"/>
          </w:tcPr>
          <w:p w14:paraId="0D2BD3A4" w14:textId="18027F77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3</w:t>
            </w:r>
          </w:p>
        </w:tc>
        <w:tc>
          <w:tcPr>
            <w:tcW w:w="2610" w:type="dxa"/>
          </w:tcPr>
          <w:p w14:paraId="26EB6BAF" w14:textId="7A1C4A6E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308EEBD2" w14:textId="6EAB3C1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3</w:t>
            </w:r>
          </w:p>
        </w:tc>
        <w:tc>
          <w:tcPr>
            <w:tcW w:w="630" w:type="dxa"/>
          </w:tcPr>
          <w:p w14:paraId="75F9A98F" w14:textId="64C109A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05EABDBA" w14:textId="10E4647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A</w:t>
            </w:r>
          </w:p>
        </w:tc>
        <w:tc>
          <w:tcPr>
            <w:tcW w:w="720" w:type="dxa"/>
          </w:tcPr>
          <w:p w14:paraId="197D35E8" w14:textId="24EE8BC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389B4A2" w14:textId="6E75691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4E3A344" w14:textId="294DBE1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BFB1749" w14:textId="4177686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5AB90C1B" w14:textId="4719D77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  <w:r w:rsidR="00A57900" w:rsidRPr="00992426">
              <w:rPr>
                <w:rFonts w:ascii="Times New Roman" w:hAnsi="Times New Roman" w:cs="Times New Roman"/>
                <w:sz w:val="22"/>
              </w:rPr>
              <w:t xml:space="preserve"> </w:t>
            </w: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  <w:r w:rsidR="00A57900" w:rsidRPr="00992426">
              <w:rPr>
                <w:rFonts w:ascii="Times New Roman" w:hAnsi="Times New Roman" w:cs="Times New Roman"/>
                <w:sz w:val="22"/>
              </w:rPr>
              <w:t xml:space="preserve"> </w:t>
            </w: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081257AE" w14:textId="3730772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710" w:type="dxa"/>
          </w:tcPr>
          <w:p w14:paraId="42BA68F4" w14:textId="23B904C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CT</w:t>
            </w:r>
          </w:p>
        </w:tc>
        <w:tc>
          <w:tcPr>
            <w:tcW w:w="1260" w:type="dxa"/>
          </w:tcPr>
          <w:p w14:paraId="6F346B47" w14:textId="2A4F8AB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544D46E8" w14:textId="49047A4E" w:rsidTr="0021463B">
        <w:tc>
          <w:tcPr>
            <w:tcW w:w="540" w:type="dxa"/>
          </w:tcPr>
          <w:p w14:paraId="1E116F3F" w14:textId="70F7071D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4</w:t>
            </w:r>
          </w:p>
        </w:tc>
        <w:tc>
          <w:tcPr>
            <w:tcW w:w="2610" w:type="dxa"/>
          </w:tcPr>
          <w:p w14:paraId="441D07B5" w14:textId="6060B780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ing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EaW5nPC9BdXRob3I+PFllYXI+MjAxOTwvWWVhcj48UmVj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EaW5nPC9BdXRob3I+PFllYXI+MjAxOTwvWWVhcj48UmVj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6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28BD7A41" w14:textId="0C47838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5</w:t>
            </w:r>
          </w:p>
        </w:tc>
        <w:tc>
          <w:tcPr>
            <w:tcW w:w="630" w:type="dxa"/>
          </w:tcPr>
          <w:p w14:paraId="0807DEBE" w14:textId="2E8D111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30F8CB4F" w14:textId="06E2100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39C5696" w14:textId="298CBB9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FB29DDF" w14:textId="1705B02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25F44A2" w14:textId="5042A9C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4BD8E5C6" w14:textId="2877C4D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5AF3BE8F" w14:textId="30DA921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53E267CA" w14:textId="3B9E375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1710" w:type="dxa"/>
          </w:tcPr>
          <w:p w14:paraId="2FB4832E" w14:textId="64DCE4E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4BD4D163" w14:textId="222E0BE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578BA375" w14:textId="3E718EA5" w:rsidTr="0021463B">
        <w:tc>
          <w:tcPr>
            <w:tcW w:w="540" w:type="dxa"/>
          </w:tcPr>
          <w:p w14:paraId="073DBB2B" w14:textId="4A5B8CCF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5</w:t>
            </w:r>
          </w:p>
        </w:tc>
        <w:tc>
          <w:tcPr>
            <w:tcW w:w="2610" w:type="dxa"/>
          </w:tcPr>
          <w:p w14:paraId="33A603A8" w14:textId="7A1CDEB1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Gearty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HZWFydHk8L0F1dGhvcj48WWVhcj4yMDE5PC9ZZWFyPjxS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HZWFydHk8L0F1dGhvcj48WWVhcj4yMDE5PC9ZZWFyPjxS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7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02E7018D" w14:textId="6E030D5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8</w:t>
            </w:r>
          </w:p>
        </w:tc>
        <w:tc>
          <w:tcPr>
            <w:tcW w:w="630" w:type="dxa"/>
          </w:tcPr>
          <w:p w14:paraId="73333691" w14:textId="0624ACF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0EC1494C" w14:textId="5171FEC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2825B351" w14:textId="347E454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495CE193" w14:textId="6B3498D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B469242" w14:textId="5BD79CE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D6596E4" w14:textId="79AC655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2D5A630D" w14:textId="1194B3F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7F96A25D" w14:textId="56D72D9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8</w:t>
            </w:r>
          </w:p>
        </w:tc>
        <w:tc>
          <w:tcPr>
            <w:tcW w:w="1710" w:type="dxa"/>
          </w:tcPr>
          <w:p w14:paraId="50DFD646" w14:textId="2574544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CT</w:t>
            </w:r>
          </w:p>
        </w:tc>
        <w:tc>
          <w:tcPr>
            <w:tcW w:w="1260" w:type="dxa"/>
          </w:tcPr>
          <w:p w14:paraId="257A14F4" w14:textId="21BC92A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41CFBAC2" w14:textId="57829348" w:rsidTr="0021463B">
        <w:tc>
          <w:tcPr>
            <w:tcW w:w="540" w:type="dxa"/>
          </w:tcPr>
          <w:p w14:paraId="0F8B5A73" w14:textId="6A8312B9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6</w:t>
            </w:r>
          </w:p>
        </w:tc>
        <w:tc>
          <w:tcPr>
            <w:tcW w:w="2610" w:type="dxa"/>
          </w:tcPr>
          <w:p w14:paraId="230AA0B0" w14:textId="53D2C708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ing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MaW5nPC9BdXRob3I+PFllYXI+MjAxOTwvWWVhcj48UmVj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MaW5nPC9BdXRob3I+PFllYXI+MjAxOTwvWWVhcj48UmVj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8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900" w:type="dxa"/>
          </w:tcPr>
          <w:p w14:paraId="69C349F7" w14:textId="77FC669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4</w:t>
            </w:r>
          </w:p>
        </w:tc>
        <w:tc>
          <w:tcPr>
            <w:tcW w:w="630" w:type="dxa"/>
          </w:tcPr>
          <w:p w14:paraId="03F97442" w14:textId="3470797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13EDAE31" w14:textId="1D47005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204059B5" w14:textId="59F0A86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5FBE284E" w14:textId="0079D0B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D1D10FB" w14:textId="5C48A6A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7F211C16" w14:textId="6A2EABB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343F6CF5" w14:textId="1F197AE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0043BB50" w14:textId="7B3971B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1710" w:type="dxa"/>
          </w:tcPr>
          <w:p w14:paraId="4175AA67" w14:textId="0589293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4759054D" w14:textId="0C746AF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12963A63" w14:textId="3D2D3423" w:rsidTr="0021463B">
        <w:tc>
          <w:tcPr>
            <w:tcW w:w="540" w:type="dxa"/>
          </w:tcPr>
          <w:p w14:paraId="20A85F2B" w14:textId="55E49816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7</w:t>
            </w:r>
          </w:p>
        </w:tc>
        <w:tc>
          <w:tcPr>
            <w:tcW w:w="2610" w:type="dxa"/>
          </w:tcPr>
          <w:p w14:paraId="593C7DDD" w14:textId="70199650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00B57BE1" w14:textId="58BF1FA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0</w:t>
            </w:r>
          </w:p>
        </w:tc>
        <w:tc>
          <w:tcPr>
            <w:tcW w:w="630" w:type="dxa"/>
          </w:tcPr>
          <w:p w14:paraId="4D5E0C21" w14:textId="372F5C2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2C0419F8" w14:textId="47E4D55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34650514" w14:textId="1E0B78A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22809CC5" w14:textId="3921885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B0AF680" w14:textId="56789B3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E9F6A89" w14:textId="6BE70C6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34C6E209" w14:textId="366FA99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4CDA4C0F" w14:textId="73CCB9A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5</w:t>
            </w:r>
          </w:p>
        </w:tc>
        <w:tc>
          <w:tcPr>
            <w:tcW w:w="1710" w:type="dxa"/>
          </w:tcPr>
          <w:p w14:paraId="6DA4BEA7" w14:textId="33DB8FB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0A360267" w14:textId="7CB77EE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4EA0A318" w14:textId="5506DB2B" w:rsidTr="0021463B">
        <w:tc>
          <w:tcPr>
            <w:tcW w:w="540" w:type="dxa"/>
          </w:tcPr>
          <w:p w14:paraId="1FB56C45" w14:textId="7232E670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8</w:t>
            </w:r>
          </w:p>
        </w:tc>
        <w:tc>
          <w:tcPr>
            <w:tcW w:w="2610" w:type="dxa"/>
          </w:tcPr>
          <w:p w14:paraId="284A9F44" w14:textId="1DB67611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Sun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TdW48L0F1dGhvcj48WWVhcj4yMDE2PC9ZZWFyPjxSZWNO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TdW48L0F1dGhvcj48WWVhcj4yMDE2PC9ZZWFyPjxSZWNO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9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51CCA920" w14:textId="63E28E9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5</w:t>
            </w:r>
          </w:p>
        </w:tc>
        <w:tc>
          <w:tcPr>
            <w:tcW w:w="630" w:type="dxa"/>
          </w:tcPr>
          <w:p w14:paraId="33811E05" w14:textId="6355DF7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7B698725" w14:textId="30D9F66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1A7294C6" w14:textId="7069D62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38C22CFF" w14:textId="274989C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C450DE7" w14:textId="4B37A1F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50331389" w14:textId="304E22B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52814696" w14:textId="78E08EA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447DBDD6" w14:textId="2253107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1710" w:type="dxa"/>
          </w:tcPr>
          <w:p w14:paraId="26E89050" w14:textId="3EC3C52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0312F1D7" w14:textId="26295FB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4D77B7E7" w14:textId="08D48A31" w:rsidTr="0021463B">
        <w:tc>
          <w:tcPr>
            <w:tcW w:w="540" w:type="dxa"/>
          </w:tcPr>
          <w:p w14:paraId="48639195" w14:textId="347E884E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lastRenderedPageBreak/>
              <w:t>49</w:t>
            </w:r>
          </w:p>
        </w:tc>
        <w:tc>
          <w:tcPr>
            <w:tcW w:w="2610" w:type="dxa"/>
          </w:tcPr>
          <w:p w14:paraId="039DAEF5" w14:textId="0E07480B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534D9B4F" w14:textId="7AADA39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6</w:t>
            </w:r>
          </w:p>
        </w:tc>
        <w:tc>
          <w:tcPr>
            <w:tcW w:w="630" w:type="dxa"/>
          </w:tcPr>
          <w:p w14:paraId="634C0947" w14:textId="0ABC542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770CD1FD" w14:textId="34CE87F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1E0D803" w14:textId="75F52C5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9CBC3BA" w14:textId="59B2ED1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920B234" w14:textId="403E12A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0661437F" w14:textId="285D4F5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5C670101" w14:textId="40733DC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769E6118" w14:textId="7B38596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3</w:t>
            </w:r>
          </w:p>
        </w:tc>
        <w:tc>
          <w:tcPr>
            <w:tcW w:w="1710" w:type="dxa"/>
          </w:tcPr>
          <w:p w14:paraId="34FFDED7" w14:textId="0B6DA41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260" w:type="dxa"/>
          </w:tcPr>
          <w:p w14:paraId="5CC63F69" w14:textId="156B6D6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17B1F5D2" w14:textId="3C7B8629" w:rsidTr="0021463B">
        <w:tc>
          <w:tcPr>
            <w:tcW w:w="540" w:type="dxa"/>
          </w:tcPr>
          <w:p w14:paraId="35F5785F" w14:textId="0CAAEDF5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0</w:t>
            </w:r>
          </w:p>
        </w:tc>
        <w:tc>
          <w:tcPr>
            <w:tcW w:w="2610" w:type="dxa"/>
          </w:tcPr>
          <w:p w14:paraId="04D6E520" w14:textId="2ED4D4D3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4320A5B0" w14:textId="14817DF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5</w:t>
            </w:r>
          </w:p>
        </w:tc>
        <w:tc>
          <w:tcPr>
            <w:tcW w:w="630" w:type="dxa"/>
          </w:tcPr>
          <w:p w14:paraId="56811918" w14:textId="4C517B9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31AC847D" w14:textId="7241D6B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2636FEC" w14:textId="19D884D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BC999A1" w14:textId="226D203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017C115" w14:textId="4F7AD93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A570564" w14:textId="36EB118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6776A119" w14:textId="48E8E4A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4D0F2668" w14:textId="4DE3001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0</w:t>
            </w:r>
          </w:p>
        </w:tc>
        <w:tc>
          <w:tcPr>
            <w:tcW w:w="1710" w:type="dxa"/>
          </w:tcPr>
          <w:p w14:paraId="594133F4" w14:textId="2859F8F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260" w:type="dxa"/>
          </w:tcPr>
          <w:p w14:paraId="69D6BA71" w14:textId="0F56149B" w:rsidR="00D836D4" w:rsidRPr="0021463B" w:rsidRDefault="008313A2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992426">
              <w:rPr>
                <w:rFonts w:ascii="Times New Roman" w:hAnsi="Times New Roman" w:cs="Times New Roman"/>
                <w:sz w:val="22"/>
              </w:rPr>
              <w:t>L</w:t>
            </w:r>
            <w:r w:rsidR="00D836D4" w:rsidRPr="0021463B">
              <w:rPr>
                <w:rFonts w:ascii="Times New Roman" w:hAnsi="Times New Roman" w:cs="Times New Roman"/>
                <w:sz w:val="22"/>
              </w:rPr>
              <w:t>ost</w:t>
            </w:r>
          </w:p>
        </w:tc>
      </w:tr>
      <w:tr w:rsidR="008313A2" w:rsidRPr="00992426" w14:paraId="676ACDAC" w14:textId="6DBB824D" w:rsidTr="0021463B">
        <w:tc>
          <w:tcPr>
            <w:tcW w:w="540" w:type="dxa"/>
          </w:tcPr>
          <w:p w14:paraId="175D91D2" w14:textId="7ECFA20F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1</w:t>
            </w:r>
          </w:p>
        </w:tc>
        <w:tc>
          <w:tcPr>
            <w:tcW w:w="2610" w:type="dxa"/>
          </w:tcPr>
          <w:p w14:paraId="21303D8D" w14:textId="2517A68F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52B60FE8" w14:textId="1663136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8</w:t>
            </w:r>
          </w:p>
        </w:tc>
        <w:tc>
          <w:tcPr>
            <w:tcW w:w="630" w:type="dxa"/>
          </w:tcPr>
          <w:p w14:paraId="2D8D0E46" w14:textId="2C0D319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176968DA" w14:textId="62D6B36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1E8295E" w14:textId="6AD68F5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287E181" w14:textId="4446FC0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1E2C9FC" w14:textId="723EEA7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646BA442" w14:textId="72B595D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10897569" w14:textId="5088205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0469F32C" w14:textId="445D235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9</w:t>
            </w:r>
          </w:p>
        </w:tc>
        <w:tc>
          <w:tcPr>
            <w:tcW w:w="1710" w:type="dxa"/>
          </w:tcPr>
          <w:p w14:paraId="6FA29109" w14:textId="637AB1C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260" w:type="dxa"/>
          </w:tcPr>
          <w:p w14:paraId="4D82AA79" w14:textId="63C20A0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54860DC9" w14:textId="28D2D061" w:rsidTr="0021463B">
        <w:tc>
          <w:tcPr>
            <w:tcW w:w="540" w:type="dxa"/>
          </w:tcPr>
          <w:p w14:paraId="25075E46" w14:textId="729EFC57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2</w:t>
            </w:r>
          </w:p>
        </w:tc>
        <w:tc>
          <w:tcPr>
            <w:tcW w:w="2610" w:type="dxa"/>
          </w:tcPr>
          <w:p w14:paraId="076133ED" w14:textId="7BAFDEE8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3711C8EA" w14:textId="5262219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4</w:t>
            </w:r>
          </w:p>
        </w:tc>
        <w:tc>
          <w:tcPr>
            <w:tcW w:w="630" w:type="dxa"/>
          </w:tcPr>
          <w:p w14:paraId="40558D3A" w14:textId="19B0B3D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2D17CA34" w14:textId="61AD1B3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04B50875" w14:textId="2AEF37B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301222A2" w14:textId="3639125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2C7682F" w14:textId="4681698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76F4A9EA" w14:textId="6DBB06C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232763DB" w14:textId="106E139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392E8720" w14:textId="3E8AD24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7</w:t>
            </w:r>
          </w:p>
        </w:tc>
        <w:tc>
          <w:tcPr>
            <w:tcW w:w="1710" w:type="dxa"/>
          </w:tcPr>
          <w:p w14:paraId="4902A3CD" w14:textId="71D0B3F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260" w:type="dxa"/>
          </w:tcPr>
          <w:p w14:paraId="3A90ECB6" w14:textId="362ACC7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20360461" w14:textId="64D5C2EE" w:rsidTr="0021463B">
        <w:tc>
          <w:tcPr>
            <w:tcW w:w="540" w:type="dxa"/>
          </w:tcPr>
          <w:p w14:paraId="09F3480F" w14:textId="318C9254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3</w:t>
            </w:r>
          </w:p>
        </w:tc>
        <w:tc>
          <w:tcPr>
            <w:tcW w:w="2610" w:type="dxa"/>
          </w:tcPr>
          <w:p w14:paraId="35CBB3A8" w14:textId="26B85DCD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62B8137D" w14:textId="2D6F6A2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2</w:t>
            </w:r>
          </w:p>
        </w:tc>
        <w:tc>
          <w:tcPr>
            <w:tcW w:w="630" w:type="dxa"/>
          </w:tcPr>
          <w:p w14:paraId="4AD08BFC" w14:textId="38E65DE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3D9719C4" w14:textId="48F9A13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68C43829" w14:textId="78ACE3E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AAB736E" w14:textId="5DE84AC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E782A70" w14:textId="4B58D33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5300DE9B" w14:textId="29AAB28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6368CAEE" w14:textId="663598C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463DF882" w14:textId="7AACF1C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1</w:t>
            </w:r>
          </w:p>
        </w:tc>
        <w:tc>
          <w:tcPr>
            <w:tcW w:w="1710" w:type="dxa"/>
          </w:tcPr>
          <w:p w14:paraId="52736A38" w14:textId="1242B17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260" w:type="dxa"/>
          </w:tcPr>
          <w:p w14:paraId="77A402DE" w14:textId="1C460B2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6DC371E9" w14:textId="6A0EF9C1" w:rsidTr="0021463B">
        <w:tc>
          <w:tcPr>
            <w:tcW w:w="540" w:type="dxa"/>
          </w:tcPr>
          <w:p w14:paraId="4C5100C9" w14:textId="579C612B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4</w:t>
            </w:r>
          </w:p>
        </w:tc>
        <w:tc>
          <w:tcPr>
            <w:tcW w:w="2610" w:type="dxa"/>
          </w:tcPr>
          <w:p w14:paraId="5352BD3A" w14:textId="55201EF8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2832388F" w14:textId="15BD393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4</w:t>
            </w:r>
          </w:p>
        </w:tc>
        <w:tc>
          <w:tcPr>
            <w:tcW w:w="630" w:type="dxa"/>
          </w:tcPr>
          <w:p w14:paraId="29B07B4D" w14:textId="1747B3B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7276F909" w14:textId="2BAA701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93CB3B9" w14:textId="34C54B3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08C797F4" w14:textId="0FE271F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C1D13A6" w14:textId="6F5316C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3287C75C" w14:textId="619E11F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440" w:type="dxa"/>
          </w:tcPr>
          <w:p w14:paraId="1DF7D83C" w14:textId="0744005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482F3809" w14:textId="1E12162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8</w:t>
            </w:r>
          </w:p>
        </w:tc>
        <w:tc>
          <w:tcPr>
            <w:tcW w:w="1710" w:type="dxa"/>
          </w:tcPr>
          <w:p w14:paraId="56857AA0" w14:textId="1B9A0E1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260" w:type="dxa"/>
          </w:tcPr>
          <w:p w14:paraId="5B904BBC" w14:textId="1CF17C8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08F6C8F3" w14:textId="49B65758" w:rsidTr="0021463B">
        <w:tc>
          <w:tcPr>
            <w:tcW w:w="540" w:type="dxa"/>
          </w:tcPr>
          <w:p w14:paraId="1446D52E" w14:textId="6CCA0FF7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5</w:t>
            </w:r>
          </w:p>
        </w:tc>
        <w:tc>
          <w:tcPr>
            <w:tcW w:w="2610" w:type="dxa"/>
          </w:tcPr>
          <w:p w14:paraId="7DF5E689" w14:textId="5A98000D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5D9A0F60" w14:textId="1757133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0</w:t>
            </w:r>
          </w:p>
        </w:tc>
        <w:tc>
          <w:tcPr>
            <w:tcW w:w="630" w:type="dxa"/>
          </w:tcPr>
          <w:p w14:paraId="7A4CCE95" w14:textId="0289614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6F9E1BDE" w14:textId="449B8D5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1FA009AA" w14:textId="6B65A60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599F7587" w14:textId="359F2E1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56CB3C7" w14:textId="36B8072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4639BD2C" w14:textId="4CF6C14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301B1FB2" w14:textId="2A5F03F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1B9BB9EC" w14:textId="01ABF51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0</w:t>
            </w:r>
          </w:p>
        </w:tc>
        <w:tc>
          <w:tcPr>
            <w:tcW w:w="1710" w:type="dxa"/>
          </w:tcPr>
          <w:p w14:paraId="4038466F" w14:textId="14C05E7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260" w:type="dxa"/>
          </w:tcPr>
          <w:p w14:paraId="7341A1F5" w14:textId="307A993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26F280A9" w14:textId="37EF2FC9" w:rsidTr="0021463B">
        <w:tc>
          <w:tcPr>
            <w:tcW w:w="540" w:type="dxa"/>
          </w:tcPr>
          <w:p w14:paraId="7F830B5C" w14:textId="2F199C82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6</w:t>
            </w:r>
          </w:p>
        </w:tc>
        <w:tc>
          <w:tcPr>
            <w:tcW w:w="2610" w:type="dxa"/>
          </w:tcPr>
          <w:p w14:paraId="7E87BB42" w14:textId="7C6D131C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3827E0E4" w14:textId="2AFE4A9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7</w:t>
            </w:r>
          </w:p>
        </w:tc>
        <w:tc>
          <w:tcPr>
            <w:tcW w:w="630" w:type="dxa"/>
          </w:tcPr>
          <w:p w14:paraId="6CEB65DD" w14:textId="788121D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1DAFC3BA" w14:textId="1E89C15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7AF47488" w14:textId="0CFBB61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F278DEE" w14:textId="2F85050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B7C9523" w14:textId="1D1F406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757249F6" w14:textId="52F76FB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3C8C5216" w14:textId="350A636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6E35E93C" w14:textId="2AB2967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2</w:t>
            </w:r>
          </w:p>
        </w:tc>
        <w:tc>
          <w:tcPr>
            <w:tcW w:w="1710" w:type="dxa"/>
          </w:tcPr>
          <w:p w14:paraId="25419B6F" w14:textId="65573B0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260" w:type="dxa"/>
          </w:tcPr>
          <w:p w14:paraId="6E090E8E" w14:textId="1AC8F51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ost</w:t>
            </w:r>
          </w:p>
        </w:tc>
      </w:tr>
      <w:tr w:rsidR="008313A2" w:rsidRPr="00992426" w14:paraId="03F70A4C" w14:textId="6C8043F0" w:rsidTr="0021463B">
        <w:tc>
          <w:tcPr>
            <w:tcW w:w="540" w:type="dxa"/>
          </w:tcPr>
          <w:p w14:paraId="7EAFFFC4" w14:textId="0619045D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7</w:t>
            </w:r>
          </w:p>
        </w:tc>
        <w:tc>
          <w:tcPr>
            <w:tcW w:w="2610" w:type="dxa"/>
          </w:tcPr>
          <w:p w14:paraId="403E99E7" w14:textId="6157C1BB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3CA309D6" w14:textId="0C35DEB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1</w:t>
            </w:r>
          </w:p>
        </w:tc>
        <w:tc>
          <w:tcPr>
            <w:tcW w:w="630" w:type="dxa"/>
          </w:tcPr>
          <w:p w14:paraId="55BD2531" w14:textId="09ADF14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5448A975" w14:textId="25CAB05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0299D37C" w14:textId="710D8EE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6252F7B0" w14:textId="3030F00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3F50B42" w14:textId="607596A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0ABDB82C" w14:textId="1A21A1D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2B4F379E" w14:textId="4B1196A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191574C1" w14:textId="6AAD158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1</w:t>
            </w:r>
          </w:p>
        </w:tc>
        <w:tc>
          <w:tcPr>
            <w:tcW w:w="1710" w:type="dxa"/>
          </w:tcPr>
          <w:p w14:paraId="672CC71C" w14:textId="414D6D8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260" w:type="dxa"/>
          </w:tcPr>
          <w:p w14:paraId="0FBB2CD3" w14:textId="7D9DF49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ost</w:t>
            </w:r>
          </w:p>
        </w:tc>
      </w:tr>
      <w:tr w:rsidR="008313A2" w:rsidRPr="00992426" w14:paraId="329DB8E8" w14:textId="1AB35E04" w:rsidTr="0021463B">
        <w:tc>
          <w:tcPr>
            <w:tcW w:w="540" w:type="dxa"/>
          </w:tcPr>
          <w:p w14:paraId="6C5ABE1C" w14:textId="2842F7D9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8</w:t>
            </w:r>
          </w:p>
        </w:tc>
        <w:tc>
          <w:tcPr>
            <w:tcW w:w="2610" w:type="dxa"/>
          </w:tcPr>
          <w:p w14:paraId="3752BF15" w14:textId="40F4046E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7C794851" w14:textId="6DC1ACE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3</w:t>
            </w:r>
          </w:p>
        </w:tc>
        <w:tc>
          <w:tcPr>
            <w:tcW w:w="630" w:type="dxa"/>
          </w:tcPr>
          <w:p w14:paraId="53D83466" w14:textId="39C71A5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285F1954" w14:textId="6BDC115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635B710C" w14:textId="264A9F2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60CC8C7" w14:textId="17C948D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37F57F3" w14:textId="1FFBD1C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775E076D" w14:textId="1AAC3E5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6D4FCE11" w14:textId="3579F37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29A14A8D" w14:textId="6DA80A1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3</w:t>
            </w:r>
          </w:p>
        </w:tc>
        <w:tc>
          <w:tcPr>
            <w:tcW w:w="1710" w:type="dxa"/>
          </w:tcPr>
          <w:p w14:paraId="2BB5DE1D" w14:textId="7203AD7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1260" w:type="dxa"/>
          </w:tcPr>
          <w:p w14:paraId="6E2A7E3E" w14:textId="73BD623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5E232DC1" w14:textId="6F39F29A" w:rsidTr="0021463B">
        <w:tc>
          <w:tcPr>
            <w:tcW w:w="540" w:type="dxa"/>
          </w:tcPr>
          <w:p w14:paraId="4E23D109" w14:textId="075788C7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9</w:t>
            </w:r>
          </w:p>
        </w:tc>
        <w:tc>
          <w:tcPr>
            <w:tcW w:w="2610" w:type="dxa"/>
          </w:tcPr>
          <w:p w14:paraId="67CB6FD3" w14:textId="308EF01D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Wang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XYW5nPC9BdXRob3I+PFllYXI+MjAxNjwvWWVhcj48UmVj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XYW5nPC9BdXRob3I+PFllYXI+MjAxNjwvWWVhcj48UmVj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10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028DDFCD" w14:textId="794E9C2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0</w:t>
            </w:r>
          </w:p>
        </w:tc>
        <w:tc>
          <w:tcPr>
            <w:tcW w:w="630" w:type="dxa"/>
          </w:tcPr>
          <w:p w14:paraId="17CF6F67" w14:textId="09A2A26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0BF1712E" w14:textId="7491E34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88FA303" w14:textId="3F3D62F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496D97DC" w14:textId="3109BEB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C67B0BC" w14:textId="5DE68CC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00F3DFA9" w14:textId="70B2C83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26D81530" w14:textId="6B4037A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4AB18E28" w14:textId="4328025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0</w:t>
            </w:r>
          </w:p>
        </w:tc>
        <w:tc>
          <w:tcPr>
            <w:tcW w:w="1710" w:type="dxa"/>
          </w:tcPr>
          <w:p w14:paraId="18A770F5" w14:textId="19AB7F5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1D1CF54F" w14:textId="3D9EAC7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5FB4910E" w14:textId="7AFB98CF" w:rsidTr="0021463B">
        <w:tc>
          <w:tcPr>
            <w:tcW w:w="540" w:type="dxa"/>
          </w:tcPr>
          <w:p w14:paraId="48510026" w14:textId="276AAE7C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0</w:t>
            </w:r>
          </w:p>
        </w:tc>
        <w:tc>
          <w:tcPr>
            <w:tcW w:w="2610" w:type="dxa"/>
          </w:tcPr>
          <w:p w14:paraId="069F3582" w14:textId="4F1734CA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24D48163" w14:textId="61DA4B2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3</w:t>
            </w:r>
          </w:p>
        </w:tc>
        <w:tc>
          <w:tcPr>
            <w:tcW w:w="630" w:type="dxa"/>
          </w:tcPr>
          <w:p w14:paraId="07747F8C" w14:textId="0E82A97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1B4DC367" w14:textId="1BC8651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114DF9F9" w14:textId="45ACAD0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77B77BB" w14:textId="0C75A04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6AD3C90" w14:textId="1791D3D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4EF9556D" w14:textId="50791DC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E4F0CC4" w14:textId="29EF2DB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49A990B2" w14:textId="063908F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4</w:t>
            </w:r>
          </w:p>
        </w:tc>
        <w:tc>
          <w:tcPr>
            <w:tcW w:w="1710" w:type="dxa"/>
          </w:tcPr>
          <w:p w14:paraId="0920E02C" w14:textId="2EB607C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2122377C" w14:textId="3A6F6AB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4CB54633" w14:textId="38B7544F" w:rsidTr="0021463B">
        <w:tc>
          <w:tcPr>
            <w:tcW w:w="540" w:type="dxa"/>
          </w:tcPr>
          <w:p w14:paraId="4811341C" w14:textId="26DE8D5F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1</w:t>
            </w:r>
          </w:p>
        </w:tc>
        <w:tc>
          <w:tcPr>
            <w:tcW w:w="2610" w:type="dxa"/>
          </w:tcPr>
          <w:p w14:paraId="2D2D9E47" w14:textId="667F98AE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4A1DDB9D" w14:textId="79D41D3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9</w:t>
            </w:r>
          </w:p>
        </w:tc>
        <w:tc>
          <w:tcPr>
            <w:tcW w:w="630" w:type="dxa"/>
          </w:tcPr>
          <w:p w14:paraId="767EFD5C" w14:textId="59714FF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00CA9EC6" w14:textId="71DA346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7839B837" w14:textId="6B15D58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95D0F37" w14:textId="3FAC8BB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21D9250" w14:textId="5979651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2382DF08" w14:textId="212718B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6EB2F2D2" w14:textId="61D3167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621A55FA" w14:textId="46740E7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1710" w:type="dxa"/>
          </w:tcPr>
          <w:p w14:paraId="2761430B" w14:textId="5F4E8AE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6C2A2061" w14:textId="51A4D88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1D56F71D" w14:textId="27292698" w:rsidTr="0021463B">
        <w:tc>
          <w:tcPr>
            <w:tcW w:w="540" w:type="dxa"/>
          </w:tcPr>
          <w:p w14:paraId="0EA1611C" w14:textId="7D2AF6F6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2</w:t>
            </w:r>
          </w:p>
        </w:tc>
        <w:tc>
          <w:tcPr>
            <w:tcW w:w="2610" w:type="dxa"/>
          </w:tcPr>
          <w:p w14:paraId="6152EAF1" w14:textId="5708FB66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450C0647" w14:textId="767B0AE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3</w:t>
            </w:r>
          </w:p>
        </w:tc>
        <w:tc>
          <w:tcPr>
            <w:tcW w:w="630" w:type="dxa"/>
          </w:tcPr>
          <w:p w14:paraId="7959ACC1" w14:textId="695DFEE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00455596" w14:textId="5B18936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7EF11D80" w14:textId="5609E78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305B8AF" w14:textId="5503CB3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D8AB2C5" w14:textId="0D978DB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1CF8F4F4" w14:textId="0A23863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15DA06C4" w14:textId="0E1CB7C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684243AD" w14:textId="438CF8B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2</w:t>
            </w:r>
          </w:p>
        </w:tc>
        <w:tc>
          <w:tcPr>
            <w:tcW w:w="1710" w:type="dxa"/>
          </w:tcPr>
          <w:p w14:paraId="512B1FB6" w14:textId="31F2156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70BA6AB6" w14:textId="4C07D5D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71F9CAD7" w14:textId="3A9CAB9F" w:rsidTr="0021463B">
        <w:tc>
          <w:tcPr>
            <w:tcW w:w="540" w:type="dxa"/>
          </w:tcPr>
          <w:p w14:paraId="70A4E27A" w14:textId="6AFCC6A5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3</w:t>
            </w:r>
          </w:p>
        </w:tc>
        <w:tc>
          <w:tcPr>
            <w:tcW w:w="2610" w:type="dxa"/>
          </w:tcPr>
          <w:p w14:paraId="2C52C584" w14:textId="6017159C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7E701258" w14:textId="2FE855B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2</w:t>
            </w:r>
          </w:p>
        </w:tc>
        <w:tc>
          <w:tcPr>
            <w:tcW w:w="630" w:type="dxa"/>
          </w:tcPr>
          <w:p w14:paraId="2C7CBF6B" w14:textId="7F2DD0F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48C832AE" w14:textId="58DCB84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34D09A3" w14:textId="04481B0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7D77968A" w14:textId="5D40E5D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FD734A6" w14:textId="1DBDE88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2E0BC2B6" w14:textId="198D8BA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14398415" w14:textId="07D9759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7D8CC36F" w14:textId="380032F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2</w:t>
            </w:r>
          </w:p>
        </w:tc>
        <w:tc>
          <w:tcPr>
            <w:tcW w:w="1710" w:type="dxa"/>
          </w:tcPr>
          <w:p w14:paraId="1C32872A" w14:textId="554C0B1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2770D4FF" w14:textId="29AB809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18528304" w14:textId="2EA7F322" w:rsidTr="0021463B">
        <w:tc>
          <w:tcPr>
            <w:tcW w:w="540" w:type="dxa"/>
          </w:tcPr>
          <w:p w14:paraId="62A615A2" w14:textId="662B91AD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4</w:t>
            </w:r>
          </w:p>
        </w:tc>
        <w:tc>
          <w:tcPr>
            <w:tcW w:w="2610" w:type="dxa"/>
          </w:tcPr>
          <w:p w14:paraId="16E78209" w14:textId="0091563D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4A744459" w14:textId="4049954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5</w:t>
            </w:r>
          </w:p>
        </w:tc>
        <w:tc>
          <w:tcPr>
            <w:tcW w:w="630" w:type="dxa"/>
          </w:tcPr>
          <w:p w14:paraId="696EE332" w14:textId="61F00AF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5E0EDF56" w14:textId="26975DE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7B9ACED7" w14:textId="50E0DD6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7CFDFDD2" w14:textId="5D9B6D9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6FF5AE6" w14:textId="2EC7651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7D4EFBE6" w14:textId="327ED2A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5A22984B" w14:textId="1E9CB5A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7C396B41" w14:textId="3D4BF4C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0</w:t>
            </w:r>
          </w:p>
        </w:tc>
        <w:tc>
          <w:tcPr>
            <w:tcW w:w="1710" w:type="dxa"/>
          </w:tcPr>
          <w:p w14:paraId="41D4A00A" w14:textId="332496E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7C27378A" w14:textId="20E2233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6827D043" w14:textId="078AA152" w:rsidTr="0021463B">
        <w:tc>
          <w:tcPr>
            <w:tcW w:w="540" w:type="dxa"/>
          </w:tcPr>
          <w:p w14:paraId="3BD1EC52" w14:textId="4B9AF055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5</w:t>
            </w:r>
          </w:p>
        </w:tc>
        <w:tc>
          <w:tcPr>
            <w:tcW w:w="2610" w:type="dxa"/>
          </w:tcPr>
          <w:p w14:paraId="3078E02F" w14:textId="1898DFE4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283D399A" w14:textId="055F4AC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7</w:t>
            </w:r>
          </w:p>
        </w:tc>
        <w:tc>
          <w:tcPr>
            <w:tcW w:w="630" w:type="dxa"/>
          </w:tcPr>
          <w:p w14:paraId="4FD78A35" w14:textId="33C47A9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1ADDF51D" w14:textId="17FA516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011158D" w14:textId="139F41C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A74AF05" w14:textId="5FAB4A1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96B22C4" w14:textId="4946CD5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0E218BC7" w14:textId="3C40732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37FC0B37" w14:textId="6102A14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5B47001D" w14:textId="05B08E9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9</w:t>
            </w:r>
          </w:p>
        </w:tc>
        <w:tc>
          <w:tcPr>
            <w:tcW w:w="1710" w:type="dxa"/>
          </w:tcPr>
          <w:p w14:paraId="4DDC4F25" w14:textId="66021E2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6C5B87C0" w14:textId="7245843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0A295D93" w14:textId="0E73BD1A" w:rsidTr="0021463B">
        <w:tc>
          <w:tcPr>
            <w:tcW w:w="540" w:type="dxa"/>
          </w:tcPr>
          <w:p w14:paraId="3295D70B" w14:textId="10350B05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6</w:t>
            </w:r>
          </w:p>
        </w:tc>
        <w:tc>
          <w:tcPr>
            <w:tcW w:w="2610" w:type="dxa"/>
          </w:tcPr>
          <w:p w14:paraId="5A6D8556" w14:textId="7F63CBFE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36A11CC5" w14:textId="7F77FDD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2</w:t>
            </w:r>
          </w:p>
        </w:tc>
        <w:tc>
          <w:tcPr>
            <w:tcW w:w="630" w:type="dxa"/>
          </w:tcPr>
          <w:p w14:paraId="5DD973F4" w14:textId="3952FBC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7A422EEE" w14:textId="7911476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80F51C0" w14:textId="3F92AC5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5EC0252A" w14:textId="78EA0FF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C5EA41D" w14:textId="4672934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25CA9692" w14:textId="3489C97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67FF350E" w14:textId="401D6E0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44A34801" w14:textId="1538279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9</w:t>
            </w:r>
          </w:p>
        </w:tc>
        <w:tc>
          <w:tcPr>
            <w:tcW w:w="1710" w:type="dxa"/>
          </w:tcPr>
          <w:p w14:paraId="470E3A1C" w14:textId="44DC579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092A34BD" w14:textId="5871A62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6206CD74" w14:textId="3335E32B" w:rsidTr="0021463B">
        <w:tc>
          <w:tcPr>
            <w:tcW w:w="540" w:type="dxa"/>
          </w:tcPr>
          <w:p w14:paraId="576F4C9E" w14:textId="046D08F5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7</w:t>
            </w:r>
          </w:p>
        </w:tc>
        <w:tc>
          <w:tcPr>
            <w:tcW w:w="2610" w:type="dxa"/>
          </w:tcPr>
          <w:p w14:paraId="6FF78513" w14:textId="39679FEE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05B91E58" w14:textId="16983D5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0</w:t>
            </w:r>
          </w:p>
        </w:tc>
        <w:tc>
          <w:tcPr>
            <w:tcW w:w="630" w:type="dxa"/>
          </w:tcPr>
          <w:p w14:paraId="29CDD3F0" w14:textId="6976ECB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584859FB" w14:textId="26EE72E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6AB0CA12" w14:textId="1263A00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B451737" w14:textId="12FE7F2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4986A6D" w14:textId="486038B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637C273" w14:textId="2E6C4D2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42B6A01" w14:textId="2F4B6DA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508E72FE" w14:textId="5385710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5</w:t>
            </w:r>
          </w:p>
        </w:tc>
        <w:tc>
          <w:tcPr>
            <w:tcW w:w="1710" w:type="dxa"/>
          </w:tcPr>
          <w:p w14:paraId="03DE50D2" w14:textId="5CE236F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3558BE6A" w14:textId="11D27C2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6D92473D" w14:textId="288DC186" w:rsidTr="0021463B">
        <w:tc>
          <w:tcPr>
            <w:tcW w:w="540" w:type="dxa"/>
          </w:tcPr>
          <w:p w14:paraId="6CD1BF91" w14:textId="441835EC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8</w:t>
            </w:r>
          </w:p>
        </w:tc>
        <w:tc>
          <w:tcPr>
            <w:tcW w:w="2610" w:type="dxa"/>
          </w:tcPr>
          <w:p w14:paraId="3A04BF3F" w14:textId="63DB3D76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6329B824" w14:textId="0C7C3AD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1</w:t>
            </w:r>
          </w:p>
        </w:tc>
        <w:tc>
          <w:tcPr>
            <w:tcW w:w="630" w:type="dxa"/>
          </w:tcPr>
          <w:p w14:paraId="528A1844" w14:textId="5C951B8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16D1C4B8" w14:textId="24BB9C7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08747C6C" w14:textId="5F4E134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77D5E9D6" w14:textId="5147B4E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478B631" w14:textId="46F4281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05F274F5" w14:textId="1FB38F5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17D97D9" w14:textId="1649550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0A372631" w14:textId="7169314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4</w:t>
            </w:r>
          </w:p>
        </w:tc>
        <w:tc>
          <w:tcPr>
            <w:tcW w:w="1710" w:type="dxa"/>
          </w:tcPr>
          <w:p w14:paraId="00C0EEC9" w14:textId="272762F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6146036D" w14:textId="068CF92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16F8B0B9" w14:textId="55FE4CF4" w:rsidTr="0021463B">
        <w:tc>
          <w:tcPr>
            <w:tcW w:w="540" w:type="dxa"/>
          </w:tcPr>
          <w:p w14:paraId="66993AD5" w14:textId="050A700B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9</w:t>
            </w:r>
          </w:p>
        </w:tc>
        <w:tc>
          <w:tcPr>
            <w:tcW w:w="2610" w:type="dxa"/>
          </w:tcPr>
          <w:p w14:paraId="1FC3E7AE" w14:textId="45AF0680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399BC3D2" w14:textId="282F718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5</w:t>
            </w:r>
          </w:p>
        </w:tc>
        <w:tc>
          <w:tcPr>
            <w:tcW w:w="630" w:type="dxa"/>
          </w:tcPr>
          <w:p w14:paraId="27B41F50" w14:textId="3F22ED9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4422199A" w14:textId="4C6EDED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6B3D051B" w14:textId="3A01470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1EF9C6AF" w14:textId="5E0F49A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F47F460" w14:textId="0B88C77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3676E7AF" w14:textId="1959AEA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0AA2F221" w14:textId="7D9F0B8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282F8F64" w14:textId="000134D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1</w:t>
            </w:r>
          </w:p>
        </w:tc>
        <w:tc>
          <w:tcPr>
            <w:tcW w:w="1710" w:type="dxa"/>
          </w:tcPr>
          <w:p w14:paraId="439CBA08" w14:textId="41F1DC0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17DB1D1C" w14:textId="71E450E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539B94A4" w14:textId="4BF8874C" w:rsidTr="0021463B">
        <w:tc>
          <w:tcPr>
            <w:tcW w:w="540" w:type="dxa"/>
          </w:tcPr>
          <w:p w14:paraId="17A843A0" w14:textId="4B30AFD6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0</w:t>
            </w:r>
          </w:p>
        </w:tc>
        <w:tc>
          <w:tcPr>
            <w:tcW w:w="2610" w:type="dxa"/>
          </w:tcPr>
          <w:p w14:paraId="5DA0788E" w14:textId="1F72F185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703DC722" w14:textId="470B217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8</w:t>
            </w:r>
          </w:p>
        </w:tc>
        <w:tc>
          <w:tcPr>
            <w:tcW w:w="630" w:type="dxa"/>
          </w:tcPr>
          <w:p w14:paraId="0D0D649B" w14:textId="110FCAD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55D94E85" w14:textId="5468CFB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0CA637B6" w14:textId="60446B4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FB3EA1A" w14:textId="3BD4CC0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428CF00" w14:textId="6DA4E43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7C99E785" w14:textId="69D3F57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3753E62F" w14:textId="7F7C1AA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28B25F22" w14:textId="3485D9D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5</w:t>
            </w:r>
          </w:p>
        </w:tc>
        <w:tc>
          <w:tcPr>
            <w:tcW w:w="1710" w:type="dxa"/>
          </w:tcPr>
          <w:p w14:paraId="5DF86ED2" w14:textId="00F4ED9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186B5D6E" w14:textId="4DC3C02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4A0B14BD" w14:textId="69EC113C" w:rsidTr="0021463B">
        <w:tc>
          <w:tcPr>
            <w:tcW w:w="540" w:type="dxa"/>
          </w:tcPr>
          <w:p w14:paraId="345926DE" w14:textId="2EF7007F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1</w:t>
            </w:r>
          </w:p>
        </w:tc>
        <w:tc>
          <w:tcPr>
            <w:tcW w:w="2610" w:type="dxa"/>
          </w:tcPr>
          <w:p w14:paraId="12A22C53" w14:textId="2D370F78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728B3056" w14:textId="6C1C88C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1</w:t>
            </w:r>
          </w:p>
        </w:tc>
        <w:tc>
          <w:tcPr>
            <w:tcW w:w="630" w:type="dxa"/>
          </w:tcPr>
          <w:p w14:paraId="60CA3852" w14:textId="1DB9626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48DF7CFA" w14:textId="53F5EDA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0CA5ED5" w14:textId="6C004D1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EA4ED51" w14:textId="629AAFD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8311166" w14:textId="6357C8F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5D7528C8" w14:textId="39C5254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72AA595E" w14:textId="0003B10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0C336DC0" w14:textId="293B0BB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2</w:t>
            </w:r>
          </w:p>
        </w:tc>
        <w:tc>
          <w:tcPr>
            <w:tcW w:w="1710" w:type="dxa"/>
          </w:tcPr>
          <w:p w14:paraId="2C06294E" w14:textId="3C67852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205E278E" w14:textId="63BC452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68921870" w14:textId="5720369F" w:rsidTr="0021463B">
        <w:tc>
          <w:tcPr>
            <w:tcW w:w="540" w:type="dxa"/>
          </w:tcPr>
          <w:p w14:paraId="15001003" w14:textId="675EFC11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2</w:t>
            </w:r>
          </w:p>
        </w:tc>
        <w:tc>
          <w:tcPr>
            <w:tcW w:w="2610" w:type="dxa"/>
          </w:tcPr>
          <w:p w14:paraId="26276530" w14:textId="62F68802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21463B">
              <w:rPr>
                <w:rFonts w:ascii="Times New Roman" w:hAnsi="Times New Roman" w:cs="Times New Roman"/>
                <w:sz w:val="22"/>
              </w:rPr>
              <w:t>Labgaa</w:t>
            </w:r>
            <w:proofErr w:type="spellEnd"/>
            <w:r w:rsidRPr="0021463B">
              <w:rPr>
                <w:rFonts w:ascii="Times New Roman" w:hAnsi="Times New Roman" w:cs="Times New Roman"/>
                <w:sz w:val="22"/>
              </w:rPr>
              <w:t xml:space="preserve">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/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Labgaa&lt;/Author&gt;&lt;Year&gt;2016&lt;/Year&gt;&lt;RecNum&gt;9&lt;/RecNum&gt;&lt;DisplayText&gt;&lt;style face="superscript"&gt;11&lt;/style&gt;&lt;/DisplayText&gt;&lt;record&gt;&lt;rec-number&gt;9&lt;/rec-number&gt;&lt;foreign-keys&gt;&lt;key app="EN" db-id="9tr50wzeq92pwwetsep50dxretexxts0tp9e" timestamp="1622465788"&gt;9&lt;/key&gt;&lt;/foreign-keys&gt;&lt;ref-type name="Journal Article"&gt;17&lt;/ref-type&gt;&lt;contributors&gt;&lt;authors&gt;&lt;author&gt;Labgaa, I.&lt;/author&gt;&lt;author&gt;Hiotis, S.&lt;/author&gt;&lt;author&gt;Ward, S. C.&lt;/author&gt;&lt;/authors&gt;&lt;/contributors&gt;&lt;auth-address&gt;*Liver Cancer Program, Division of Liver Diseases Departments of †Surgery ‡Pathology, Icahn School of Medicine at Mount Sinai, New York, NY.&lt;/auth-address&gt;&lt;titles&gt;&lt;title&gt;Lymphoepithelioma-Like Cholangiocarcinoma: A Rare Finding With Good Outcomes&lt;/title&gt;&lt;secondary-title&gt;J Clin Gastroenterol&lt;/secondary-title&gt;&lt;alt-title&gt;Journal of clinical gastroenterology&lt;/alt-title&gt;&lt;/titles&gt;&lt;periodical&gt;&lt;full-title&gt;J Clin Gastroenterol&lt;/full-title&gt;&lt;abbr-1&gt;Journal of clinical gastroenterology&lt;/abbr-1&gt;&lt;/periodical&gt;&lt;alt-periodical&gt;&lt;full-title&gt;J Clin Gastroenterol&lt;/full-title&gt;&lt;abbr-1&gt;Journal of clinical gastroenterology&lt;/abbr-1&gt;&lt;/alt-periodical&gt;&lt;pages&gt;268&lt;/pages&gt;&lt;volume&gt;50&lt;/volume&gt;&lt;number&gt;3&lt;/number&gt;&lt;edition&gt;2015/12/03&lt;/edition&gt;&lt;keywords&gt;&lt;keyword&gt;Bile Duct Neoplasms/*pathology/surgery&lt;/keyword&gt;&lt;keyword&gt;Bile Ducts, Intrahepatic&lt;/keyword&gt;&lt;keyword&gt;Cholangiocarcinoma/*pathology/surgery&lt;/keyword&gt;&lt;keyword&gt;Humans&lt;/keyword&gt;&lt;keyword&gt;Male&lt;/keyword&gt;&lt;keyword&gt;Middle Aged&lt;/keyword&gt;&lt;/keywords&gt;&lt;dates&gt;&lt;year&gt;2016&lt;/year&gt;&lt;pub-dates&gt;&lt;date&gt;Mar&lt;/date&gt;&lt;/pub-dates&gt;&lt;/dates&gt;&lt;isbn&gt;0192-0790&lt;/isbn&gt;&lt;accession-num&gt;26627701&lt;/accession-num&gt;&lt;urls&gt;&lt;/urls&gt;&lt;electronic-resource-num&gt;10.1097/mcg.0000000000000456&lt;/electronic-resource-num&gt;&lt;remote-database-provider&gt;NLM&lt;/remote-database-provider&gt;&lt;language&gt;eng&lt;/language&gt;&lt;/record&gt;&lt;/Cite&gt;&lt;/EndNote&gt;</w:instrTex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11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5061A3B3" w14:textId="04EA4A7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8</w:t>
            </w:r>
          </w:p>
        </w:tc>
        <w:tc>
          <w:tcPr>
            <w:tcW w:w="630" w:type="dxa"/>
          </w:tcPr>
          <w:p w14:paraId="4CD1EBE2" w14:textId="2B36AF0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2C531F7C" w14:textId="1CAC279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0BEB9E7C" w14:textId="6BE4D76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692BA4A1" w14:textId="4527CDE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A57AD6C" w14:textId="2311ED3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0A4E885" w14:textId="01C5D42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7178F973" w14:textId="5B77870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  <w:r w:rsidR="00A57900" w:rsidRPr="00992426">
              <w:rPr>
                <w:rFonts w:ascii="Times New Roman" w:hAnsi="Times New Roman" w:cs="Times New Roman"/>
                <w:sz w:val="22"/>
              </w:rPr>
              <w:t xml:space="preserve"> </w:t>
            </w: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  <w:r w:rsidR="00A57900" w:rsidRPr="00992426">
              <w:rPr>
                <w:rFonts w:ascii="Times New Roman" w:hAnsi="Times New Roman" w:cs="Times New Roman"/>
                <w:sz w:val="22"/>
              </w:rPr>
              <w:t xml:space="preserve"> </w:t>
            </w: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4906A763" w14:textId="7366BF7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2</w:t>
            </w:r>
          </w:p>
        </w:tc>
        <w:tc>
          <w:tcPr>
            <w:tcW w:w="1710" w:type="dxa"/>
          </w:tcPr>
          <w:p w14:paraId="1F506F7D" w14:textId="0A4DF02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09DC48E8" w14:textId="029FB41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4311BFA9" w14:textId="62E5A945" w:rsidTr="0021463B">
        <w:tc>
          <w:tcPr>
            <w:tcW w:w="540" w:type="dxa"/>
          </w:tcPr>
          <w:p w14:paraId="5D443502" w14:textId="0840BFEB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3</w:t>
            </w:r>
          </w:p>
        </w:tc>
        <w:tc>
          <w:tcPr>
            <w:tcW w:w="2610" w:type="dxa"/>
          </w:tcPr>
          <w:p w14:paraId="47C069A9" w14:textId="47D49D5B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iao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MaWFvPC9BdXRob3I+PFllYXI+MjAxNTwvWWVhcj48UmVj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MaWFvPC9BdXRob3I+PFllYXI+MjAxNTwvWWVhcj48UmVj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12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3BA26497" w14:textId="7744942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5</w:t>
            </w:r>
          </w:p>
        </w:tc>
        <w:tc>
          <w:tcPr>
            <w:tcW w:w="630" w:type="dxa"/>
          </w:tcPr>
          <w:p w14:paraId="5FF9D9C8" w14:textId="49477F8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0F24C133" w14:textId="1378B87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10147874" w14:textId="56F37A9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7C5DB315" w14:textId="55B3B17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1AC2EA1" w14:textId="69AB6F8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3585B606" w14:textId="70E182D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440" w:type="dxa"/>
          </w:tcPr>
          <w:p w14:paraId="65A4CE5B" w14:textId="7A970C8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7E8D7284" w14:textId="7D676DB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6</w:t>
            </w:r>
          </w:p>
        </w:tc>
        <w:tc>
          <w:tcPr>
            <w:tcW w:w="1710" w:type="dxa"/>
          </w:tcPr>
          <w:p w14:paraId="136F1CA7" w14:textId="4A7E76B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1F9BB6BA" w14:textId="483EFF7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</w:tr>
      <w:tr w:rsidR="008313A2" w:rsidRPr="00992426" w14:paraId="0B691A1B" w14:textId="33BDBE4F" w:rsidTr="0021463B">
        <w:tc>
          <w:tcPr>
            <w:tcW w:w="540" w:type="dxa"/>
          </w:tcPr>
          <w:p w14:paraId="04C005E4" w14:textId="26C9CF5E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4</w:t>
            </w:r>
          </w:p>
        </w:tc>
        <w:tc>
          <w:tcPr>
            <w:tcW w:w="2610" w:type="dxa"/>
          </w:tcPr>
          <w:p w14:paraId="1AF28C31" w14:textId="5B908DB1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Wei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XZWk8L0F1dGhvcj48WWVhcj4yMDE1PC9ZZWFyPjxSZWNO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XZWk8L0F1dGhvcj48WWVhcj4yMDE1PC9ZZWFyPjxSZWNO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13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65F8E673" w14:textId="4FBECC0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5</w:t>
            </w:r>
          </w:p>
        </w:tc>
        <w:tc>
          <w:tcPr>
            <w:tcW w:w="630" w:type="dxa"/>
          </w:tcPr>
          <w:p w14:paraId="18ADC1E4" w14:textId="587FFAF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5CF401D2" w14:textId="1949351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17F6C5C2" w14:textId="40CCAD6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710D6F9A" w14:textId="07260F8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B7F55C4" w14:textId="5A2F961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4F0A0C8E" w14:textId="6E9D286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F9080F2" w14:textId="7F762E4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75AFAA30" w14:textId="028E93E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7</w:t>
            </w:r>
          </w:p>
        </w:tc>
        <w:tc>
          <w:tcPr>
            <w:tcW w:w="1710" w:type="dxa"/>
          </w:tcPr>
          <w:p w14:paraId="6F20F151" w14:textId="70AE64A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113AB425" w14:textId="7F60C23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0DDA0D69" w14:textId="141DA1F2" w:rsidTr="0021463B">
        <w:tc>
          <w:tcPr>
            <w:tcW w:w="540" w:type="dxa"/>
          </w:tcPr>
          <w:p w14:paraId="2C53D4CF" w14:textId="52160B1F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lastRenderedPageBreak/>
              <w:t>75</w:t>
            </w:r>
          </w:p>
        </w:tc>
        <w:tc>
          <w:tcPr>
            <w:tcW w:w="2610" w:type="dxa"/>
          </w:tcPr>
          <w:p w14:paraId="5A1B4763" w14:textId="07FF4779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21463B">
              <w:rPr>
                <w:rFonts w:ascii="Times New Roman" w:hAnsi="Times New Roman" w:cs="Times New Roman"/>
                <w:sz w:val="22"/>
              </w:rPr>
              <w:t>Aosasa</w:t>
            </w:r>
            <w:proofErr w:type="spellEnd"/>
            <w:r w:rsidRPr="0021463B">
              <w:rPr>
                <w:rFonts w:ascii="Times New Roman" w:hAnsi="Times New Roman" w:cs="Times New Roman"/>
                <w:sz w:val="22"/>
              </w:rPr>
              <w:t xml:space="preserve">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Bb3Nhc2E8L0F1dGhvcj48WWVhcj4yMDE1PC9ZZWFyPjxS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Bb3Nhc2E8L0F1dGhvcj48WWVhcj4yMDE1PC9ZZWFyPjxS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14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638E890A" w14:textId="153157F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5</w:t>
            </w:r>
          </w:p>
        </w:tc>
        <w:tc>
          <w:tcPr>
            <w:tcW w:w="630" w:type="dxa"/>
          </w:tcPr>
          <w:p w14:paraId="6E2C29EF" w14:textId="5AD0EFD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2F51A5D8" w14:textId="646D0E8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720" w:type="dxa"/>
          </w:tcPr>
          <w:p w14:paraId="6A541839" w14:textId="46D46E0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7322ADC" w14:textId="5E8EA3F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1AA2FFD5" w14:textId="213614C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7A3D53E9" w14:textId="32C6DC8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1DC90111" w14:textId="574D1D4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433AA08C" w14:textId="1196C94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4</w:t>
            </w:r>
          </w:p>
        </w:tc>
        <w:tc>
          <w:tcPr>
            <w:tcW w:w="1710" w:type="dxa"/>
          </w:tcPr>
          <w:p w14:paraId="3B2DFD9E" w14:textId="19FE637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4FDA84B9" w14:textId="280C4A3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51CF1F62" w14:textId="0D2295CF" w:rsidTr="0021463B">
        <w:tc>
          <w:tcPr>
            <w:tcW w:w="540" w:type="dxa"/>
          </w:tcPr>
          <w:p w14:paraId="560F9A9D" w14:textId="1434E2E3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6</w:t>
            </w:r>
          </w:p>
        </w:tc>
        <w:tc>
          <w:tcPr>
            <w:tcW w:w="2610" w:type="dxa"/>
          </w:tcPr>
          <w:p w14:paraId="0141233B" w14:textId="5691D2DD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Chan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DaGFuPC9BdXRob3I+PFllYXI+MjAxNDwvWWVhcj48UmVj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DaGFuPC9BdXRob3I+PFllYXI+MjAxNDwvWWVhcj48UmVj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15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3AF136BF" w14:textId="1C278EB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3</w:t>
            </w:r>
          </w:p>
        </w:tc>
        <w:tc>
          <w:tcPr>
            <w:tcW w:w="630" w:type="dxa"/>
          </w:tcPr>
          <w:p w14:paraId="52CE0C96" w14:textId="349BADB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45C5BB92" w14:textId="25AF248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DB9AB27" w14:textId="53653DF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66E7CC36" w14:textId="6E082FA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59213AC" w14:textId="4B193FE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3009A871" w14:textId="22B6901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440" w:type="dxa"/>
          </w:tcPr>
          <w:p w14:paraId="7D8FD3A9" w14:textId="2A6385D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11B7E7B8" w14:textId="2C1805D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6</w:t>
            </w:r>
          </w:p>
        </w:tc>
        <w:tc>
          <w:tcPr>
            <w:tcW w:w="1710" w:type="dxa"/>
          </w:tcPr>
          <w:p w14:paraId="574131EB" w14:textId="6B59C3A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02D9EF8F" w14:textId="6CFB40E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16ABA340" w14:textId="7DC7EDC1" w:rsidTr="0021463B">
        <w:tc>
          <w:tcPr>
            <w:tcW w:w="540" w:type="dxa"/>
          </w:tcPr>
          <w:p w14:paraId="594C9BEB" w14:textId="74D1CCC2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7</w:t>
            </w:r>
          </w:p>
        </w:tc>
        <w:tc>
          <w:tcPr>
            <w:tcW w:w="2610" w:type="dxa"/>
          </w:tcPr>
          <w:p w14:paraId="11F3C3E7" w14:textId="2FAB4A42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4FAF2B77" w14:textId="79C0587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0</w:t>
            </w:r>
          </w:p>
        </w:tc>
        <w:tc>
          <w:tcPr>
            <w:tcW w:w="630" w:type="dxa"/>
          </w:tcPr>
          <w:p w14:paraId="0E235710" w14:textId="630E186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7CCFCAB0" w14:textId="4B19E51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A9FC5E3" w14:textId="2ECB258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6E776A5B" w14:textId="426B540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6381D8A" w14:textId="2A8476C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61D23A55" w14:textId="36CD740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5914AAD1" w14:textId="426B15D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08E9E8E6" w14:textId="729DAB9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5</w:t>
            </w:r>
          </w:p>
        </w:tc>
        <w:tc>
          <w:tcPr>
            <w:tcW w:w="1710" w:type="dxa"/>
          </w:tcPr>
          <w:p w14:paraId="10987249" w14:textId="4B52B49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79F8F6C7" w14:textId="1C6733B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1CD3174D" w14:textId="5F203630" w:rsidTr="0021463B">
        <w:tc>
          <w:tcPr>
            <w:tcW w:w="540" w:type="dxa"/>
          </w:tcPr>
          <w:p w14:paraId="709CD2A8" w14:textId="05EF97BA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8</w:t>
            </w:r>
          </w:p>
        </w:tc>
        <w:tc>
          <w:tcPr>
            <w:tcW w:w="2610" w:type="dxa"/>
          </w:tcPr>
          <w:p w14:paraId="51A298BA" w14:textId="6B066D52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65CA068A" w14:textId="7CB8A0D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7</w:t>
            </w:r>
          </w:p>
        </w:tc>
        <w:tc>
          <w:tcPr>
            <w:tcW w:w="630" w:type="dxa"/>
          </w:tcPr>
          <w:p w14:paraId="1269B659" w14:textId="520096C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7C85427B" w14:textId="3B76FE6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1F5453D5" w14:textId="7BA43AC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120E2A2" w14:textId="6671091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5A30291" w14:textId="197694C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39A66AD7" w14:textId="7536F6A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05D8A34" w14:textId="19722B6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5F8BCD66" w14:textId="66300DB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1</w:t>
            </w:r>
          </w:p>
        </w:tc>
        <w:tc>
          <w:tcPr>
            <w:tcW w:w="1710" w:type="dxa"/>
          </w:tcPr>
          <w:p w14:paraId="11539A19" w14:textId="3C09C83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71CBC00D" w14:textId="73FD8AC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17E523AF" w14:textId="77777777" w:rsidTr="0021463B">
        <w:tc>
          <w:tcPr>
            <w:tcW w:w="540" w:type="dxa"/>
          </w:tcPr>
          <w:p w14:paraId="419C36B6" w14:textId="32E337C8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9</w:t>
            </w:r>
          </w:p>
        </w:tc>
        <w:tc>
          <w:tcPr>
            <w:tcW w:w="2610" w:type="dxa"/>
          </w:tcPr>
          <w:p w14:paraId="20EBC527" w14:textId="77777777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0FF72544" w14:textId="4CD5193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6</w:t>
            </w:r>
          </w:p>
        </w:tc>
        <w:tc>
          <w:tcPr>
            <w:tcW w:w="630" w:type="dxa"/>
          </w:tcPr>
          <w:p w14:paraId="175D48BE" w14:textId="2635A3B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70BC6CD9" w14:textId="5F0AC9C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07A8BA25" w14:textId="72D718B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EF9D3E9" w14:textId="40DC383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14393E0" w14:textId="5B665D7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188CA02A" w14:textId="011D82B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65E9300B" w14:textId="3E2C3DE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3DE4F199" w14:textId="5FEB81D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0</w:t>
            </w:r>
          </w:p>
        </w:tc>
        <w:tc>
          <w:tcPr>
            <w:tcW w:w="1710" w:type="dxa"/>
          </w:tcPr>
          <w:p w14:paraId="1315436A" w14:textId="389AB6B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610BAC7D" w14:textId="6CB42D1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122F336C" w14:textId="77777777" w:rsidTr="0021463B">
        <w:tc>
          <w:tcPr>
            <w:tcW w:w="540" w:type="dxa"/>
          </w:tcPr>
          <w:p w14:paraId="1B52EE8F" w14:textId="1273ABF5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0</w:t>
            </w:r>
          </w:p>
        </w:tc>
        <w:tc>
          <w:tcPr>
            <w:tcW w:w="2610" w:type="dxa"/>
          </w:tcPr>
          <w:p w14:paraId="579694E0" w14:textId="77777777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46DA46AB" w14:textId="6BE8114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9</w:t>
            </w:r>
          </w:p>
        </w:tc>
        <w:tc>
          <w:tcPr>
            <w:tcW w:w="630" w:type="dxa"/>
          </w:tcPr>
          <w:p w14:paraId="3ED5DA2C" w14:textId="40EBBB0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2D1FB1D6" w14:textId="3BEBA3A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33F62F24" w14:textId="2E735E5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067B4E1A" w14:textId="1AF775D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36FDCA3" w14:textId="227190F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357044F6" w14:textId="79D2A92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2F1272DA" w14:textId="173139C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71CCD4BB" w14:textId="666A1DC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0</w:t>
            </w:r>
          </w:p>
        </w:tc>
        <w:tc>
          <w:tcPr>
            <w:tcW w:w="1710" w:type="dxa"/>
          </w:tcPr>
          <w:p w14:paraId="5A0A0B55" w14:textId="25B9A1F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14B8D77B" w14:textId="587EA7A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23B50F4A" w14:textId="77777777" w:rsidTr="0021463B">
        <w:tc>
          <w:tcPr>
            <w:tcW w:w="540" w:type="dxa"/>
          </w:tcPr>
          <w:p w14:paraId="2FE6E6A1" w14:textId="4A9111D4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1</w:t>
            </w:r>
          </w:p>
        </w:tc>
        <w:tc>
          <w:tcPr>
            <w:tcW w:w="2610" w:type="dxa"/>
          </w:tcPr>
          <w:p w14:paraId="482A6B8E" w14:textId="77777777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1E6D01DA" w14:textId="61E5595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5</w:t>
            </w:r>
          </w:p>
        </w:tc>
        <w:tc>
          <w:tcPr>
            <w:tcW w:w="630" w:type="dxa"/>
          </w:tcPr>
          <w:p w14:paraId="56ECC4D0" w14:textId="36A1FB1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54473761" w14:textId="59F1CE4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B245995" w14:textId="7F2B2F1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C8D7EB2" w14:textId="36BAA85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B425D23" w14:textId="31D854B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6BFBE5D3" w14:textId="5335CA4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39ACAEE3" w14:textId="428A8CD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30BE0F36" w14:textId="12BFEEE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0</w:t>
            </w:r>
          </w:p>
        </w:tc>
        <w:tc>
          <w:tcPr>
            <w:tcW w:w="1710" w:type="dxa"/>
          </w:tcPr>
          <w:p w14:paraId="065A4ECE" w14:textId="70C2603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4DC54356" w14:textId="0FB90C1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1AE9C875" w14:textId="77777777" w:rsidTr="0021463B">
        <w:tc>
          <w:tcPr>
            <w:tcW w:w="540" w:type="dxa"/>
          </w:tcPr>
          <w:p w14:paraId="4841BA67" w14:textId="6CF7317D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2</w:t>
            </w:r>
          </w:p>
        </w:tc>
        <w:tc>
          <w:tcPr>
            <w:tcW w:w="2610" w:type="dxa"/>
          </w:tcPr>
          <w:p w14:paraId="1C98DCD5" w14:textId="77777777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2F5CA1EF" w14:textId="5B5AAD2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7</w:t>
            </w:r>
          </w:p>
        </w:tc>
        <w:tc>
          <w:tcPr>
            <w:tcW w:w="630" w:type="dxa"/>
          </w:tcPr>
          <w:p w14:paraId="0FBD1D67" w14:textId="3594860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651DA825" w14:textId="2C84464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3DC88854" w14:textId="1DE6329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122E624" w14:textId="23300E0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2E3D4EF" w14:textId="05979C8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396CB735" w14:textId="245BD8E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1ABD32B0" w14:textId="0C1C3AD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674E59E2" w14:textId="35BEF6A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0</w:t>
            </w:r>
          </w:p>
        </w:tc>
        <w:tc>
          <w:tcPr>
            <w:tcW w:w="1710" w:type="dxa"/>
          </w:tcPr>
          <w:p w14:paraId="43DB2C09" w14:textId="31F0F35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76544BB8" w14:textId="2095FE0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55B13407" w14:textId="77777777" w:rsidTr="0021463B">
        <w:tc>
          <w:tcPr>
            <w:tcW w:w="540" w:type="dxa"/>
          </w:tcPr>
          <w:p w14:paraId="3248AA3B" w14:textId="74613467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3</w:t>
            </w:r>
          </w:p>
        </w:tc>
        <w:tc>
          <w:tcPr>
            <w:tcW w:w="2610" w:type="dxa"/>
          </w:tcPr>
          <w:p w14:paraId="28B77320" w14:textId="7F227C76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Xiao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YaWFvPC9BdXRob3I+PFllYXI+MjAxMjwvWWVhcj48UmVj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YaWFvPC9BdXRob3I+PFllYXI+MjAxMjwvWWVhcj48UmVj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16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20C8565D" w14:textId="16386A2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2</w:t>
            </w:r>
          </w:p>
        </w:tc>
        <w:tc>
          <w:tcPr>
            <w:tcW w:w="630" w:type="dxa"/>
          </w:tcPr>
          <w:p w14:paraId="40A5E90E" w14:textId="610627C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37EA8B90" w14:textId="6987DCC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3BF8E61C" w14:textId="443131F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6A08EFF" w14:textId="2E55E84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89AA9C5" w14:textId="30BCE40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106FE24E" w14:textId="5985B50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2F4987DA" w14:textId="7BD0DA1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32ED94E8" w14:textId="6591BFC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0</w:t>
            </w:r>
          </w:p>
        </w:tc>
        <w:tc>
          <w:tcPr>
            <w:tcW w:w="1710" w:type="dxa"/>
          </w:tcPr>
          <w:p w14:paraId="5F765289" w14:textId="5D24AAC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672370F4" w14:textId="1050DA9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2930EAAF" w14:textId="77777777" w:rsidTr="0021463B">
        <w:tc>
          <w:tcPr>
            <w:tcW w:w="540" w:type="dxa"/>
          </w:tcPr>
          <w:p w14:paraId="3DF03694" w14:textId="49E89E9C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4</w:t>
            </w:r>
          </w:p>
        </w:tc>
        <w:tc>
          <w:tcPr>
            <w:tcW w:w="2610" w:type="dxa"/>
          </w:tcPr>
          <w:p w14:paraId="436A9AAA" w14:textId="77777777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6BBC4FDC" w14:textId="4B17458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8</w:t>
            </w:r>
          </w:p>
        </w:tc>
        <w:tc>
          <w:tcPr>
            <w:tcW w:w="630" w:type="dxa"/>
          </w:tcPr>
          <w:p w14:paraId="32509E8A" w14:textId="56D3EBF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59DED219" w14:textId="1C2D2B0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42EEB3D" w14:textId="1B114AD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7035B0E" w14:textId="0170CC3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6C8DE09" w14:textId="5F57E12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2FAD0B8" w14:textId="496485D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0B25E755" w14:textId="15D49B7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48285C1B" w14:textId="3546231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2</w:t>
            </w:r>
          </w:p>
        </w:tc>
        <w:tc>
          <w:tcPr>
            <w:tcW w:w="1710" w:type="dxa"/>
          </w:tcPr>
          <w:p w14:paraId="4F624270" w14:textId="7CF7F24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77523E67" w14:textId="28E4214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4CB7EB4B" w14:textId="77777777" w:rsidTr="0021463B">
        <w:tc>
          <w:tcPr>
            <w:tcW w:w="540" w:type="dxa"/>
          </w:tcPr>
          <w:p w14:paraId="3228516B" w14:textId="7DC817EA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5</w:t>
            </w:r>
          </w:p>
        </w:tc>
        <w:tc>
          <w:tcPr>
            <w:tcW w:w="2610" w:type="dxa"/>
          </w:tcPr>
          <w:p w14:paraId="4FC851E2" w14:textId="77777777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52FA270A" w14:textId="61C1C8E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8</w:t>
            </w:r>
          </w:p>
        </w:tc>
        <w:tc>
          <w:tcPr>
            <w:tcW w:w="630" w:type="dxa"/>
          </w:tcPr>
          <w:p w14:paraId="61B87F9A" w14:textId="62457C4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7E041008" w14:textId="0BD8DE5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7CE801FB" w14:textId="1EBE276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BA0FCC8" w14:textId="7FFB8D2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A0E7593" w14:textId="706354C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37C1580D" w14:textId="2DB946D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0F5BC7C9" w14:textId="398F0AB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4F0C346C" w14:textId="61F28FC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30</w:t>
            </w:r>
          </w:p>
        </w:tc>
        <w:tc>
          <w:tcPr>
            <w:tcW w:w="1710" w:type="dxa"/>
          </w:tcPr>
          <w:p w14:paraId="2243FB3D" w14:textId="2AC4284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0D59E521" w14:textId="0D2CBE7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ecurrence</w:t>
            </w:r>
          </w:p>
        </w:tc>
      </w:tr>
      <w:tr w:rsidR="008313A2" w:rsidRPr="00992426" w14:paraId="4A68BC02" w14:textId="77777777" w:rsidTr="0021463B">
        <w:tc>
          <w:tcPr>
            <w:tcW w:w="540" w:type="dxa"/>
          </w:tcPr>
          <w:p w14:paraId="2230A0C1" w14:textId="41572EAD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6</w:t>
            </w:r>
          </w:p>
        </w:tc>
        <w:tc>
          <w:tcPr>
            <w:tcW w:w="2610" w:type="dxa"/>
          </w:tcPr>
          <w:p w14:paraId="3E93D22C" w14:textId="4BDABE70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Hur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/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Hur&lt;/Author&gt;&lt;Year&gt;2011&lt;/Year&gt;&lt;RecNum&gt;22&lt;/RecNum&gt;&lt;DisplayText&gt;&lt;style face="superscript"&gt;17&lt;/style&gt;&lt;/DisplayText&gt;&lt;record&gt;&lt;rec-number&gt;22&lt;/rec-number&gt;&lt;foreign-keys&gt;&lt;key app="EN" db-id="9tr50wzeq92pwwetsep50dxretexxts0tp9e" timestamp="1622636123"&gt;22&lt;/key&gt;&lt;/foreign-keys&gt;&lt;ref-type name="Journal Article"&gt;17&lt;/ref-type&gt;&lt;contributors&gt;&lt;authors&gt;&lt;author&gt;Hur, Y. H.&lt;/author&gt;&lt;author&gt;Kim, H. H.&lt;/author&gt;&lt;author&gt;Koh, Y. S.&lt;/author&gt;&lt;author&gt;Seoung, J. S.&lt;/author&gt;&lt;author&gt;Cho, C. K.&lt;/author&gt;&lt;/authors&gt;&lt;/contributors&gt;&lt;titles&gt;&lt;title&gt;Lymphoepithelioma-like cholangiocarcinoma not associated with Epstein-Barr virus&lt;/title&gt;&lt;secondary-title&gt;ANZ J Surg&lt;/secondary-title&gt;&lt;alt-title&gt;ANZ journal of surgery&lt;/alt-title&gt;&lt;/titles&gt;&lt;periodical&gt;&lt;full-title&gt;ANZ J Surg&lt;/full-title&gt;&lt;abbr-1&gt;ANZ journal of surgery&lt;/abbr-1&gt;&lt;/periodical&gt;&lt;alt-periodical&gt;&lt;full-title&gt;ANZ J Surg&lt;/full-title&gt;&lt;abbr-1&gt;ANZ journal of surgery&lt;/abbr-1&gt;&lt;/alt-periodical&gt;&lt;pages&gt;652-3&lt;/pages&gt;&lt;volume&gt;81&lt;/volume&gt;&lt;number&gt;9&lt;/number&gt;&lt;edition&gt;2012/02/03&lt;/edition&gt;&lt;keywords&gt;&lt;keyword&gt;Bile Duct Neoplasms/metabolism/*pathology/virology&lt;/keyword&gt;&lt;keyword&gt;*Bile Ducts, Intrahepatic&lt;/keyword&gt;&lt;keyword&gt;Carcinoma/*pathology&lt;/keyword&gt;&lt;keyword&gt;Cholangiocarcinoma/metabolism/*pathology/virology&lt;/keyword&gt;&lt;keyword&gt;Female&lt;/keyword&gt;&lt;keyword&gt;Herpesvirus 4, Human&lt;/keyword&gt;&lt;keyword&gt;Humans&lt;/keyword&gt;&lt;keyword&gt;Immunohistochemistry&lt;/keyword&gt;&lt;keyword&gt;Magnetic Resonance Imaging&lt;/keyword&gt;&lt;keyword&gt;Middle Aged&lt;/keyword&gt;&lt;/keywords&gt;&lt;dates&gt;&lt;year&gt;2011&lt;/year&gt;&lt;pub-dates&gt;&lt;date&gt;Sep&lt;/date&gt;&lt;/pub-dates&gt;&lt;/dates&gt;&lt;isbn&gt;1445-1433&lt;/isbn&gt;&lt;accession-num&gt;22295412&lt;/accession-num&gt;&lt;urls&gt;&lt;/urls&gt;&lt;electronic-resource-num&gt;10.1111/j.1445-2197.2011.05840.x&lt;/electronic-resource-num&gt;&lt;remote-database-provider&gt;NLM&lt;/remote-database-provider&gt;&lt;language&gt;eng&lt;/language&gt;&lt;/record&gt;&lt;/Cite&gt;&lt;/EndNote&gt;</w:instrTex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17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900" w:type="dxa"/>
          </w:tcPr>
          <w:p w14:paraId="47F2B574" w14:textId="64816F4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7</w:t>
            </w:r>
          </w:p>
        </w:tc>
        <w:tc>
          <w:tcPr>
            <w:tcW w:w="630" w:type="dxa"/>
          </w:tcPr>
          <w:p w14:paraId="45280A51" w14:textId="0AFAFAE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2C20A3D6" w14:textId="19D5D8C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7B3A1D7C" w14:textId="597800E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F8A0897" w14:textId="6BC866D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D789472" w14:textId="021EA27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45E3C28A" w14:textId="6C4BB75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DAAFBFA" w14:textId="75BF2D8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3391897A" w14:textId="7664C4E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1710" w:type="dxa"/>
          </w:tcPr>
          <w:p w14:paraId="7153D71F" w14:textId="2313DC0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5818CC76" w14:textId="308F1FC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5B126FF6" w14:textId="77777777" w:rsidTr="0021463B">
        <w:tc>
          <w:tcPr>
            <w:tcW w:w="540" w:type="dxa"/>
          </w:tcPr>
          <w:p w14:paraId="79DB1400" w14:textId="357D7255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7</w:t>
            </w:r>
          </w:p>
        </w:tc>
        <w:tc>
          <w:tcPr>
            <w:tcW w:w="2610" w:type="dxa"/>
          </w:tcPr>
          <w:p w14:paraId="649B3D28" w14:textId="58841A83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ee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/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Lee&lt;/Author&gt;&lt;Year&gt;2011&lt;/Year&gt;&lt;RecNum&gt;21&lt;/RecNum&gt;&lt;DisplayText&gt;&lt;style face="superscript"&gt;18&lt;/style&gt;&lt;/DisplayText&gt;&lt;record&gt;&lt;rec-number&gt;21&lt;/rec-number&gt;&lt;foreign-keys&gt;&lt;key app="EN" db-id="9tr50wzeq92pwwetsep50dxretexxts0tp9e" timestamp="1622636016"&gt;21&lt;/key&gt;&lt;/foreign-keys&gt;&lt;ref-type name="Journal Article"&gt;17&lt;/ref-type&gt;&lt;contributors&gt;&lt;authors&gt;&lt;author&gt;Lee, W.&lt;/author&gt;&lt;/authors&gt;&lt;/contributors&gt;&lt;auth-address&gt;Department of Pathology, Dankook University College of Medicine, Cheonan, Korea.&lt;/auth-address&gt;&lt;titles&gt;&lt;title&gt;Intrahepatic lymphoepithelioma-like cholangiocarcinoma not associated with epstein-barr virus: a case report&lt;/title&gt;&lt;secondary-title&gt;Case Rep Oncol&lt;/secondary-title&gt;&lt;alt-title&gt;Case reports in oncology&lt;/alt-title&gt;&lt;/titles&gt;&lt;periodical&gt;&lt;full-title&gt;Case Rep Oncol&lt;/full-title&gt;&lt;abbr-1&gt;Case reports in oncology&lt;/abbr-1&gt;&lt;/periodical&gt;&lt;alt-periodical&gt;&lt;full-title&gt;Case Rep Oncol&lt;/full-title&gt;&lt;abbr-1&gt;Case reports in oncology&lt;/abbr-1&gt;&lt;/alt-periodical&gt;&lt;pages&gt;68-73&lt;/pages&gt;&lt;volume&gt;4&lt;/volume&gt;&lt;number&gt;1&lt;/number&gt;&lt;edition&gt;2011/04/09&lt;/edition&gt;&lt;keywords&gt;&lt;keyword&gt;Cholangiocarcinoma&lt;/keyword&gt;&lt;keyword&gt;Epstein-Barr virus&lt;/keyword&gt;&lt;keyword&gt;Liver&lt;/keyword&gt;&lt;keyword&gt;Lymphoepithelioma-like carcinoma&lt;/keyword&gt;&lt;/keywords&gt;&lt;dates&gt;&lt;year&gt;2011&lt;/year&gt;&lt;pub-dates&gt;&lt;date&gt;Feb 14&lt;/date&gt;&lt;/pub-dates&gt;&lt;/dates&gt;&lt;isbn&gt;1662-6575&lt;/isbn&gt;&lt;accession-num&gt;21475593&lt;/accession-num&gt;&lt;urls&gt;&lt;/urls&gt;&lt;custom2&gt;PMC3072182&lt;/custom2&gt;&lt;electronic-resource-num&gt;10.1159/000324485&lt;/electronic-resource-num&gt;&lt;remote-database-provider&gt;NLM&lt;/remote-database-provider&gt;&lt;language&gt;eng&lt;/language&gt;&lt;/record&gt;&lt;/Cite&gt;&lt;/EndNote&gt;</w:instrTex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18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32861CCC" w14:textId="7974BF8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9</w:t>
            </w:r>
          </w:p>
        </w:tc>
        <w:tc>
          <w:tcPr>
            <w:tcW w:w="630" w:type="dxa"/>
          </w:tcPr>
          <w:p w14:paraId="5E0B7BD9" w14:textId="49BB816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799B2771" w14:textId="3BE99D0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04524AB" w14:textId="39607D2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079C8F76" w14:textId="2522F61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C386574" w14:textId="4947FC9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3A98E6D6" w14:textId="69B3039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440" w:type="dxa"/>
          </w:tcPr>
          <w:p w14:paraId="16DC7577" w14:textId="0CA93DA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229301EA" w14:textId="4D14BA6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5</w:t>
            </w:r>
          </w:p>
        </w:tc>
        <w:tc>
          <w:tcPr>
            <w:tcW w:w="1710" w:type="dxa"/>
          </w:tcPr>
          <w:p w14:paraId="7CBD43DF" w14:textId="1CB198E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07D03F20" w14:textId="106CFA3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34BC71FB" w14:textId="77777777" w:rsidTr="0021463B">
        <w:tc>
          <w:tcPr>
            <w:tcW w:w="540" w:type="dxa"/>
          </w:tcPr>
          <w:p w14:paraId="4F68FA9D" w14:textId="6B1B3C1B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8</w:t>
            </w:r>
          </w:p>
        </w:tc>
        <w:tc>
          <w:tcPr>
            <w:tcW w:w="2610" w:type="dxa"/>
          </w:tcPr>
          <w:p w14:paraId="096336C6" w14:textId="7BFC2CF1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Henderson-Jackson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IZW5kZXJzb24tSmFja3NvbjwvQXV0aG9yPjxZZWFyPjIw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IZW5kZXJzb24tSmFja3NvbjwvQXV0aG9yPjxZZWFyPjIw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19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3E390653" w14:textId="3B602EF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3</w:t>
            </w:r>
          </w:p>
        </w:tc>
        <w:tc>
          <w:tcPr>
            <w:tcW w:w="630" w:type="dxa"/>
          </w:tcPr>
          <w:p w14:paraId="2CB46111" w14:textId="73F671B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1EFC8485" w14:textId="0C3A473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874B6C2" w14:textId="5074D42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0942585" w14:textId="2CFC3E1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E700828" w14:textId="63E6518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4AF599C8" w14:textId="15D317E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B1970C9" w14:textId="719A0C8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2A08B4C6" w14:textId="511451E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0</w:t>
            </w:r>
          </w:p>
        </w:tc>
        <w:tc>
          <w:tcPr>
            <w:tcW w:w="1710" w:type="dxa"/>
          </w:tcPr>
          <w:p w14:paraId="2B0BDD08" w14:textId="27531F6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75FE3822" w14:textId="2BBF1EE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3F2D2C91" w14:textId="77777777" w:rsidTr="0021463B">
        <w:tc>
          <w:tcPr>
            <w:tcW w:w="540" w:type="dxa"/>
          </w:tcPr>
          <w:p w14:paraId="60FD2B22" w14:textId="6FBD5C85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89</w:t>
            </w:r>
          </w:p>
        </w:tc>
        <w:tc>
          <w:tcPr>
            <w:tcW w:w="2610" w:type="dxa"/>
          </w:tcPr>
          <w:p w14:paraId="6B6CA5F2" w14:textId="738DC5EF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dachi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/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Adachi&lt;/Author&gt;&lt;Year&gt;2008&lt;/Year&gt;&lt;RecNum&gt;19&lt;/RecNum&gt;&lt;DisplayText&gt;&lt;style face="superscript"&gt;20&lt;/style&gt;&lt;/DisplayText&gt;&lt;record&gt;&lt;rec-number&gt;19&lt;/rec-number&gt;&lt;foreign-keys&gt;&lt;key app="EN" db-id="9tr50wzeq92pwwetsep50dxretexxts0tp9e" timestamp="1622635838"&gt;19&lt;/key&gt;&lt;/foreign-keys&gt;&lt;ref-type name="Journal Article"&gt;17&lt;/ref-type&gt;&lt;contributors&gt;&lt;authors&gt;&lt;author&gt;Adachi, S.&lt;/author&gt;&lt;author&gt;Morimoto, O.&lt;/author&gt;&lt;author&gt;Kobayashi, T.&lt;/author&gt;&lt;/authors&gt;&lt;/contributors&gt;&lt;auth-address&gt;Department of Pathology, City Hospital of Ikeda, Ikeda, Osaka, Japan. shiro-adachi@hosp.ikeda.osaka.jp&lt;/auth-address&gt;&lt;titles&gt;&lt;title&gt;Lymphoepithelioma-like cholangiocarcinoma not associated with EBV&lt;/title&gt;&lt;secondary-title&gt;Pathol Int&lt;/secondary-title&gt;&lt;alt-title&gt;Pathology international&lt;/alt-title&gt;&lt;/titles&gt;&lt;periodical&gt;&lt;full-title&gt;Pathol Int&lt;/full-title&gt;&lt;abbr-1&gt;Pathology international&lt;/abbr-1&gt;&lt;/periodical&gt;&lt;alt-periodical&gt;&lt;full-title&gt;Pathol Int&lt;/full-title&gt;&lt;abbr-1&gt;Pathology international&lt;/abbr-1&gt;&lt;/alt-periodical&gt;&lt;pages&gt;69-74&lt;/pages&gt;&lt;volume&gt;58&lt;/volume&gt;&lt;number&gt;1&lt;/number&gt;&lt;edition&gt;2007/12/11&lt;/edition&gt;&lt;keywords&gt;&lt;keyword&gt;Bile Duct Neoplasms/*pathology/virology&lt;/keyword&gt;&lt;keyword&gt;Bile Ducts, Intrahepatic/*pathology&lt;/keyword&gt;&lt;keyword&gt;Carcinoma/*pathology/virology&lt;/keyword&gt;&lt;keyword&gt;Cholangiocarcinoma/*pathology/virology&lt;/keyword&gt;&lt;keyword&gt;*Herpesvirus 4, Human&lt;/keyword&gt;&lt;keyword&gt;Humans&lt;/keyword&gt;&lt;keyword&gt;Immunohistochemistry&lt;/keyword&gt;&lt;keyword&gt;In Situ Hybridization&lt;/keyword&gt;&lt;keyword&gt;Male&lt;/keyword&gt;&lt;keyword&gt;Middle Aged&lt;/keyword&gt;&lt;/keywords&gt;&lt;dates&gt;&lt;year&gt;2008&lt;/year&gt;&lt;pub-dates&gt;&lt;date&gt;Jan&lt;/date&gt;&lt;/pub-dates&gt;&lt;/dates&gt;&lt;isbn&gt;1320-5463 (Print)&amp;#xD;1320-5463&lt;/isbn&gt;&lt;accession-num&gt;18067645&lt;/accession-num&gt;&lt;urls&gt;&lt;/urls&gt;&lt;electronic-resource-num&gt;10.1111/j.1440-1827.2007.02192.x&lt;/electronic-resource-num&gt;&lt;remote-database-provider&gt;NLM&lt;/remote-database-provider&gt;&lt;language&gt;eng&lt;/language&gt;&lt;/record&gt;&lt;/Cite&gt;&lt;/EndNote&gt;</w:instrTex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20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422712A6" w14:textId="57EC550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4</w:t>
            </w:r>
          </w:p>
        </w:tc>
        <w:tc>
          <w:tcPr>
            <w:tcW w:w="630" w:type="dxa"/>
          </w:tcPr>
          <w:p w14:paraId="70034D22" w14:textId="2086396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49B30198" w14:textId="32CA3CB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735101F4" w14:textId="5854A15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5C4D066" w14:textId="41BE9C0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A7B9C1D" w14:textId="4874004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2320F42E" w14:textId="253B477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24454EA" w14:textId="5B2447D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527A646E" w14:textId="6C3851D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2</w:t>
            </w:r>
          </w:p>
        </w:tc>
        <w:tc>
          <w:tcPr>
            <w:tcW w:w="1710" w:type="dxa"/>
          </w:tcPr>
          <w:p w14:paraId="3C6BBE7B" w14:textId="407B0BC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579661A7" w14:textId="270A0D5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475A944B" w14:textId="77777777" w:rsidTr="0021463B">
        <w:tc>
          <w:tcPr>
            <w:tcW w:w="540" w:type="dxa"/>
          </w:tcPr>
          <w:p w14:paraId="07A979AD" w14:textId="062F9034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90</w:t>
            </w:r>
          </w:p>
        </w:tc>
        <w:tc>
          <w:tcPr>
            <w:tcW w:w="2610" w:type="dxa"/>
          </w:tcPr>
          <w:p w14:paraId="0BAD939B" w14:textId="5A88BA3E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Huang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IdWFuZzwvQXV0aG9yPjxZZWFyPjIwMDQ8L1llYXI+PFJl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IdWFuZzwvQXV0aG9yPjxZZWFyPjIwMDQ8L1llYXI+PFJl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21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1D04514D" w14:textId="2300490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0</w:t>
            </w:r>
          </w:p>
        </w:tc>
        <w:tc>
          <w:tcPr>
            <w:tcW w:w="630" w:type="dxa"/>
          </w:tcPr>
          <w:p w14:paraId="49AFCAB4" w14:textId="5CFD564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780047C5" w14:textId="1387A2A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3DCE5A23" w14:textId="7DE47E8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064B713" w14:textId="41D6972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2D01CE2" w14:textId="607156C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4F0E0CC" w14:textId="771A350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7ECABA7" w14:textId="6B61B9E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5D8212B0" w14:textId="1076297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5</w:t>
            </w:r>
          </w:p>
        </w:tc>
        <w:tc>
          <w:tcPr>
            <w:tcW w:w="1710" w:type="dxa"/>
          </w:tcPr>
          <w:p w14:paraId="6213CECA" w14:textId="0555D69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35CAFD0C" w14:textId="23D1696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1C4EC7D5" w14:textId="77777777" w:rsidTr="0021463B">
        <w:tc>
          <w:tcPr>
            <w:tcW w:w="540" w:type="dxa"/>
          </w:tcPr>
          <w:p w14:paraId="757E8360" w14:textId="636A6F05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91</w:t>
            </w:r>
          </w:p>
        </w:tc>
        <w:tc>
          <w:tcPr>
            <w:tcW w:w="2610" w:type="dxa"/>
          </w:tcPr>
          <w:p w14:paraId="1182F85B" w14:textId="7E547E54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Szekely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TemVrZWx5PC9BdXRob3I+PFllYXI+MjAwMTwvWWVhcj48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TemVrZWx5PC9BdXRob3I+PFllYXI+MjAwMTwvWWVhcj48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22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687E85E9" w14:textId="5A1968A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1</w:t>
            </w:r>
          </w:p>
        </w:tc>
        <w:tc>
          <w:tcPr>
            <w:tcW w:w="630" w:type="dxa"/>
          </w:tcPr>
          <w:p w14:paraId="58E42717" w14:textId="1BD18E04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43BC8954" w14:textId="34EE360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720" w:type="dxa"/>
          </w:tcPr>
          <w:p w14:paraId="32ED2B8A" w14:textId="319C1D8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4FAC26AC" w14:textId="4D25ECE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A5470A6" w14:textId="42FF505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347253D1" w14:textId="57B9BFF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210645A8" w14:textId="469C0E0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  <w:tc>
          <w:tcPr>
            <w:tcW w:w="810" w:type="dxa"/>
          </w:tcPr>
          <w:p w14:paraId="08AAF183" w14:textId="18A7879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0</w:t>
            </w:r>
          </w:p>
        </w:tc>
        <w:tc>
          <w:tcPr>
            <w:tcW w:w="1710" w:type="dxa"/>
          </w:tcPr>
          <w:p w14:paraId="20FFD9E7" w14:textId="05D573D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34578324" w14:textId="6FCA15C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59A41049" w14:textId="77777777" w:rsidTr="0021463B">
        <w:tc>
          <w:tcPr>
            <w:tcW w:w="540" w:type="dxa"/>
          </w:tcPr>
          <w:p w14:paraId="02D4E16D" w14:textId="7851095D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92</w:t>
            </w:r>
          </w:p>
        </w:tc>
        <w:tc>
          <w:tcPr>
            <w:tcW w:w="2610" w:type="dxa"/>
          </w:tcPr>
          <w:p w14:paraId="3BD8CE51" w14:textId="3BDCC62A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Chen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DaGVuPC9BdXRob3I+PFllYXI+MjAwMTwvWWVhcj48UmVj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DaGVuPC9BdXRob3I+PFllYXI+MjAwMTwvWWVhcj48UmVj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23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076FCA5B" w14:textId="4F59048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7</w:t>
            </w:r>
          </w:p>
        </w:tc>
        <w:tc>
          <w:tcPr>
            <w:tcW w:w="630" w:type="dxa"/>
          </w:tcPr>
          <w:p w14:paraId="66B2AFC4" w14:textId="39F078E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700DE092" w14:textId="26DFF11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F6D303B" w14:textId="78306F7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AE0368D" w14:textId="75313B5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0699A760" w14:textId="7CBD5B7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4FB6D3EF" w14:textId="076B5B6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33ED4B4C" w14:textId="7EE5BC7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316E636C" w14:textId="25A6BF5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2</w:t>
            </w:r>
          </w:p>
        </w:tc>
        <w:tc>
          <w:tcPr>
            <w:tcW w:w="1710" w:type="dxa"/>
          </w:tcPr>
          <w:p w14:paraId="72E904A4" w14:textId="2E391AF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47C7DE32" w14:textId="64C968D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POD</w:t>
            </w:r>
          </w:p>
        </w:tc>
      </w:tr>
      <w:tr w:rsidR="008313A2" w:rsidRPr="00992426" w14:paraId="729C8A6D" w14:textId="77777777" w:rsidTr="0021463B">
        <w:tc>
          <w:tcPr>
            <w:tcW w:w="540" w:type="dxa"/>
          </w:tcPr>
          <w:p w14:paraId="194C1726" w14:textId="751C86B1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93</w:t>
            </w:r>
          </w:p>
        </w:tc>
        <w:tc>
          <w:tcPr>
            <w:tcW w:w="2610" w:type="dxa"/>
          </w:tcPr>
          <w:p w14:paraId="1720DC62" w14:textId="12A5A63A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62B34B54" w14:textId="68A1736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1</w:t>
            </w:r>
          </w:p>
        </w:tc>
        <w:tc>
          <w:tcPr>
            <w:tcW w:w="630" w:type="dxa"/>
          </w:tcPr>
          <w:p w14:paraId="135DCA68" w14:textId="14D6065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102AB90C" w14:textId="5578A62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5209BCDA" w14:textId="71BD5CF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5A9ED993" w14:textId="08A36BA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1B0DC933" w14:textId="0064F6D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7AEC7979" w14:textId="3C5ECA3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440" w:type="dxa"/>
          </w:tcPr>
          <w:p w14:paraId="5CFD0FE4" w14:textId="1E0897E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73577E42" w14:textId="38218D8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0</w:t>
            </w:r>
          </w:p>
        </w:tc>
        <w:tc>
          <w:tcPr>
            <w:tcW w:w="1710" w:type="dxa"/>
          </w:tcPr>
          <w:p w14:paraId="7E93A169" w14:textId="7EE7CF8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34927B9A" w14:textId="6FD1D4D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33AEBCE5" w14:textId="77777777" w:rsidTr="0021463B">
        <w:tc>
          <w:tcPr>
            <w:tcW w:w="540" w:type="dxa"/>
          </w:tcPr>
          <w:p w14:paraId="571A436B" w14:textId="521AB18A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94</w:t>
            </w:r>
          </w:p>
        </w:tc>
        <w:tc>
          <w:tcPr>
            <w:tcW w:w="2610" w:type="dxa"/>
          </w:tcPr>
          <w:p w14:paraId="25993D29" w14:textId="6D1EECFA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Oritz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/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Ortiz&lt;/Author&gt;&lt;Year&gt;2000&lt;/Year&gt;&lt;RecNum&gt;15&lt;/RecNum&gt;&lt;DisplayText&gt;&lt;style face="superscript"&gt;24&lt;/style&gt;&lt;/DisplayText&gt;&lt;record&gt;&lt;rec-number&gt;15&lt;/rec-number&gt;&lt;foreign-keys&gt;&lt;key app="EN" db-id="9tr50wzeq92pwwetsep50dxretexxts0tp9e" timestamp="1622586712"&gt;15&lt;/key&gt;&lt;/foreign-keys&gt;&lt;ref-type name="Journal Article"&gt;17&lt;/ref-type&gt;&lt;contributors&gt;&lt;authors&gt;&lt;author&gt;Ortiz, M. R.&lt;/author&gt;&lt;author&gt;Garijo, G.&lt;/author&gt;&lt;author&gt;Adrados, M.&lt;/author&gt;&lt;author&gt;López-Bonet, E.&lt;/author&gt;&lt;author&gt;Acero, D.&lt;/author&gt;&lt;author&gt;Bernadó, L.&lt;/author&gt;&lt;/authors&gt;&lt;/contributors&gt;&lt;auth-address&gt;Department of Anatomical Pathology, Hospital &amp;quot;Doctor Josep Trueta,&amp;quot; Girona, Spain.&lt;/auth-address&gt;&lt;titles&gt;&lt;title&gt;Epstein-Barr Virus-Associated Cholangiocarcinoma with Lymphoepithelioma-Like Component&lt;/title&gt;&lt;secondary-title&gt;Int J Surg Pathol&lt;/secondary-title&gt;&lt;alt-title&gt;International journal of surgical pathology&lt;/alt-title&gt;&lt;/titles&gt;&lt;periodical&gt;&lt;full-title&gt;Int J Surg Pathol&lt;/full-title&gt;&lt;abbr-1&gt;International journal of surgical pathology&lt;/abbr-1&gt;&lt;/periodical&gt;&lt;alt-periodical&gt;&lt;full-title&gt;Int J Surg Pathol&lt;/full-title&gt;&lt;abbr-1&gt;International journal of surgical pathology&lt;/abbr-1&gt;&lt;/alt-periodical&gt;&lt;pages&gt;347-351&lt;/pages&gt;&lt;volume&gt;8&lt;/volume&gt;&lt;number&gt;4&lt;/number&gt;&lt;edition&gt;2001/08/09&lt;/edition&gt;&lt;dates&gt;&lt;year&gt;2000&lt;/year&gt;&lt;pub-dates&gt;&lt;date&gt;Oct&lt;/date&gt;&lt;/pub-dates&gt;&lt;/dates&gt;&lt;isbn&gt;1066-8969&lt;/isbn&gt;&lt;accession-num&gt;11494016&lt;/accession-num&gt;&lt;urls&gt;&lt;/urls&gt;&lt;electronic-resource-num&gt;10.1177/106689690000800418&lt;/electronic-resource-num&gt;&lt;remote-database-provider&gt;NLM&lt;/remote-database-provider&gt;&lt;language&gt;eng&lt;/language&gt;&lt;/record&gt;&lt;/Cite&gt;&lt;/EndNote&gt;</w:instrTex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24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02CC06D8" w14:textId="4D7DAC7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9</w:t>
            </w:r>
          </w:p>
        </w:tc>
        <w:tc>
          <w:tcPr>
            <w:tcW w:w="630" w:type="dxa"/>
          </w:tcPr>
          <w:p w14:paraId="682F41BE" w14:textId="6306F13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77F9F57B" w14:textId="618C7A4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White</w:t>
            </w:r>
          </w:p>
        </w:tc>
        <w:tc>
          <w:tcPr>
            <w:tcW w:w="720" w:type="dxa"/>
          </w:tcPr>
          <w:p w14:paraId="4B4B7043" w14:textId="653AD41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81E887E" w14:textId="1CE79DA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36670E8F" w14:textId="7C989A1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2AA6540D" w14:textId="055D211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49F330DE" w14:textId="5F59A8E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11A68CB1" w14:textId="16A8ED0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5</w:t>
            </w:r>
          </w:p>
        </w:tc>
        <w:tc>
          <w:tcPr>
            <w:tcW w:w="1710" w:type="dxa"/>
          </w:tcPr>
          <w:p w14:paraId="3D702630" w14:textId="1966D66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4B9F272D" w14:textId="5D366FE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  <w:tr w:rsidR="008313A2" w:rsidRPr="00992426" w14:paraId="7519A428" w14:textId="77777777" w:rsidTr="0021463B">
        <w:tc>
          <w:tcPr>
            <w:tcW w:w="540" w:type="dxa"/>
          </w:tcPr>
          <w:p w14:paraId="343112E0" w14:textId="2B4E4328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95</w:t>
            </w:r>
          </w:p>
        </w:tc>
        <w:tc>
          <w:tcPr>
            <w:tcW w:w="2610" w:type="dxa"/>
          </w:tcPr>
          <w:p w14:paraId="59ADF6B6" w14:textId="33E31B3A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Kim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/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Kim&lt;/Author&gt;&lt;Year&gt;1999&lt;/Year&gt;&lt;RecNum&gt;13&lt;/RecNum&gt;&lt;DisplayText&gt;&lt;style face="superscript"&gt;25&lt;/style&gt;&lt;/DisplayText&gt;&lt;record&gt;&lt;rec-number&gt;13&lt;/rec-number&gt;&lt;foreign-keys&gt;&lt;key app="EN" db-id="9tr50wzeq92pwwetsep50dxretexxts0tp9e" timestamp="1622466427"&gt;13&lt;/key&gt;&lt;/foreign-keys&gt;&lt;ref-type name="Journal Article"&gt;17&lt;/ref-type&gt;&lt;contributors&gt;&lt;authors&gt;&lt;author&gt;Kim, Y. B.&lt;/author&gt;&lt;author&gt;Park, Y. N.&lt;/author&gt;&lt;author&gt;Han, J. Y.&lt;/author&gt;&lt;author&gt;Hong, K. C.&lt;/author&gt;&lt;author&gt;Hwang, T. S.&lt;/author&gt;&lt;/authors&gt;&lt;/contributors&gt;&lt;auth-address&gt;Department of Pathology, Inha University College of Medicine, Inchon, Korea.&lt;/auth-address&gt;&lt;titles&gt;&lt;title&gt;Biliary lymphoepithelioma-like carcinoma not associated with Epstein-Barr virus&lt;/title&gt;&lt;secondary-title&gt;Arch Pathol Lab Med&lt;/secondary-title&gt;&lt;alt-title&gt;Archives of pathology &amp;amp; laboratory medicine&lt;/alt-title&gt;&lt;/titles&gt;&lt;periodical&gt;&lt;full-title&gt;Arch Pathol Lab Med&lt;/full-title&gt;&lt;abbr-1&gt;Archives of pathology &amp;amp; laboratory medicine&lt;/abbr-1&gt;&lt;/periodical&gt;&lt;alt-periodical&gt;&lt;full-title&gt;Arch Pathol Lab Med&lt;/full-title&gt;&lt;abbr-1&gt;Archives of pathology &amp;amp; laboratory medicine&lt;/abbr-1&gt;&lt;/alt-periodical&gt;&lt;pages&gt;441-3&lt;/pages&gt;&lt;volume&gt;123&lt;/volume&gt;&lt;number&gt;5&lt;/number&gt;&lt;edition&gt;1999/05/11&lt;/edition&gt;&lt;keywords&gt;&lt;keyword&gt;Biliary Tract Neoplasms/*pathology&lt;/keyword&gt;&lt;keyword&gt;Carcinoma, Squamous Cell/*pathology&lt;/keyword&gt;&lt;keyword&gt;Herpesvirus 4, Human/*isolation &amp;amp; purification&lt;/keyword&gt;&lt;keyword&gt;Humans&lt;/keyword&gt;&lt;keyword&gt;Immunohistochemistry&lt;/keyword&gt;&lt;keyword&gt;Male&lt;/keyword&gt;&lt;keyword&gt;Middle Aged&lt;/keyword&gt;&lt;/keywords&gt;&lt;dates&gt;&lt;year&gt;1999&lt;/year&gt;&lt;pub-dates&gt;&lt;date&gt;May&lt;/date&gt;&lt;/pub-dates&gt;&lt;/dates&gt;&lt;isbn&gt;0003-9985 (Print)&amp;#xD;0003-9985&lt;/isbn&gt;&lt;accession-num&gt;10235506&lt;/accession-num&gt;&lt;urls&gt;&lt;/urls&gt;&lt;electronic-resource-num&gt;10.5858/1999-123-0441-bllcna&lt;/electronic-resource-num&gt;&lt;remote-database-provider&gt;NLM&lt;/remote-database-provider&gt;&lt;language&gt;eng&lt;/language&gt;&lt;/record&gt;&lt;/Cite&gt;&lt;/EndNote&gt;</w:instrTex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25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01DE8E12" w14:textId="0784EB6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64</w:t>
            </w:r>
          </w:p>
        </w:tc>
        <w:tc>
          <w:tcPr>
            <w:tcW w:w="630" w:type="dxa"/>
          </w:tcPr>
          <w:p w14:paraId="51FCF5DF" w14:textId="1148966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707141BB" w14:textId="6556067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43F38BFC" w14:textId="305CE16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14E0F7F" w14:textId="7640E53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720" w:type="dxa"/>
          </w:tcPr>
          <w:p w14:paraId="5AB569E1" w14:textId="32A762C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170" w:type="dxa"/>
          </w:tcPr>
          <w:p w14:paraId="7CABC88F" w14:textId="5A852B7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440" w:type="dxa"/>
          </w:tcPr>
          <w:p w14:paraId="6539FE66" w14:textId="73EEBF1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7CE170FC" w14:textId="2AA14AB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1710" w:type="dxa"/>
          </w:tcPr>
          <w:p w14:paraId="6FB85CE5" w14:textId="4A37D39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757DC5C9" w14:textId="2471DD1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NA</w:t>
            </w:r>
          </w:p>
        </w:tc>
      </w:tr>
      <w:tr w:rsidR="008313A2" w:rsidRPr="00992426" w14:paraId="12A523F5" w14:textId="77777777" w:rsidTr="0021463B">
        <w:tc>
          <w:tcPr>
            <w:tcW w:w="540" w:type="dxa"/>
          </w:tcPr>
          <w:p w14:paraId="228FBA81" w14:textId="7F272120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96</w:t>
            </w:r>
          </w:p>
        </w:tc>
        <w:tc>
          <w:tcPr>
            <w:tcW w:w="2610" w:type="dxa"/>
          </w:tcPr>
          <w:p w14:paraId="7EF2BBD4" w14:textId="5035C204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21463B">
              <w:rPr>
                <w:rFonts w:ascii="Times New Roman" w:hAnsi="Times New Roman" w:cs="Times New Roman"/>
                <w:sz w:val="22"/>
              </w:rPr>
              <w:t>Vortmeyer</w:t>
            </w:r>
            <w:proofErr w:type="spellEnd"/>
            <w:r w:rsidRPr="0021463B">
              <w:rPr>
                <w:rFonts w:ascii="Times New Roman" w:hAnsi="Times New Roman" w:cs="Times New Roman"/>
                <w:sz w:val="22"/>
              </w:rPr>
              <w:t xml:space="preserve">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Wb3J0bWV5ZXI8L0F1dGhvcj48WWVhcj4xOTk4PC9ZZWFy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Wb3J0bWV5ZXI8L0F1dGhvcj48WWVhcj4xOTk4PC9ZZWFy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26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411CB378" w14:textId="5C7B08B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71</w:t>
            </w:r>
          </w:p>
        </w:tc>
        <w:tc>
          <w:tcPr>
            <w:tcW w:w="630" w:type="dxa"/>
          </w:tcPr>
          <w:p w14:paraId="051DDB63" w14:textId="3BE1961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657621CE" w14:textId="5157DBB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White</w:t>
            </w:r>
          </w:p>
        </w:tc>
        <w:tc>
          <w:tcPr>
            <w:tcW w:w="720" w:type="dxa"/>
          </w:tcPr>
          <w:p w14:paraId="7FFBC88E" w14:textId="329495C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7949DEED" w14:textId="0942EA2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1FA274E" w14:textId="671CD0F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14C2A2E5" w14:textId="5789CA4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09EFF094" w14:textId="5024592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Porta hepatis</w:t>
            </w:r>
          </w:p>
        </w:tc>
        <w:tc>
          <w:tcPr>
            <w:tcW w:w="810" w:type="dxa"/>
          </w:tcPr>
          <w:p w14:paraId="54ED18E2" w14:textId="3CF33079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0</w:t>
            </w:r>
          </w:p>
        </w:tc>
        <w:tc>
          <w:tcPr>
            <w:tcW w:w="1710" w:type="dxa"/>
          </w:tcPr>
          <w:p w14:paraId="26E07C02" w14:textId="25BDC75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  <w:r w:rsidR="008313A2" w:rsidRPr="00992426">
              <w:rPr>
                <w:rFonts w:ascii="Times New Roman" w:hAnsi="Times New Roman" w:cs="Times New Roman"/>
                <w:sz w:val="22"/>
              </w:rPr>
              <w:t xml:space="preserve"> </w:t>
            </w: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  <w:r w:rsidR="008313A2" w:rsidRPr="00992426">
              <w:rPr>
                <w:rFonts w:ascii="Times New Roman" w:hAnsi="Times New Roman" w:cs="Times New Roman"/>
                <w:sz w:val="22"/>
              </w:rPr>
              <w:t xml:space="preserve"> </w:t>
            </w:r>
            <w:r w:rsidRPr="0021463B">
              <w:rPr>
                <w:rFonts w:ascii="Times New Roman" w:hAnsi="Times New Roman" w:cs="Times New Roman"/>
                <w:sz w:val="22"/>
              </w:rPr>
              <w:t>CT</w:t>
            </w:r>
          </w:p>
        </w:tc>
        <w:tc>
          <w:tcPr>
            <w:tcW w:w="1260" w:type="dxa"/>
          </w:tcPr>
          <w:p w14:paraId="22C8F67F" w14:textId="16E9233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D</w:t>
            </w:r>
          </w:p>
        </w:tc>
      </w:tr>
      <w:tr w:rsidR="008313A2" w:rsidRPr="00992426" w14:paraId="31F2A7AF" w14:textId="77777777" w:rsidTr="0021463B">
        <w:tc>
          <w:tcPr>
            <w:tcW w:w="540" w:type="dxa"/>
          </w:tcPr>
          <w:p w14:paraId="1E9418C7" w14:textId="6A1DDE51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97</w:t>
            </w:r>
          </w:p>
        </w:tc>
        <w:tc>
          <w:tcPr>
            <w:tcW w:w="2610" w:type="dxa"/>
          </w:tcPr>
          <w:p w14:paraId="32875E53" w14:textId="72375681" w:rsidR="00D836D4" w:rsidRPr="0021463B" w:rsidRDefault="00D836D4" w:rsidP="00AD667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Jeng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KZW5nPC9BdXRob3I+PFllYXI+MjAwMTwvWWVhcj48UmVj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KZW5nPC9BdXRob3I+PFllYXI+MjAwMTwvWWVhcj48UmVj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</w:fldData>
              </w:fldChar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DD79C7">
              <w:rPr>
                <w:rFonts w:ascii="Times New Roman" w:hAnsi="Times New Roman" w:cs="Times New Roman"/>
                <w:sz w:val="22"/>
              </w:rPr>
            </w:r>
            <w:r w:rsidR="00DD79C7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21463B">
              <w:rPr>
                <w:rFonts w:ascii="Times New Roman" w:hAnsi="Times New Roman" w:cs="Times New Roman"/>
                <w:sz w:val="22"/>
              </w:rPr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27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</w:tcPr>
          <w:p w14:paraId="0E3A610C" w14:textId="43B8C59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2</w:t>
            </w:r>
          </w:p>
        </w:tc>
        <w:tc>
          <w:tcPr>
            <w:tcW w:w="630" w:type="dxa"/>
          </w:tcPr>
          <w:p w14:paraId="70A9BEBE" w14:textId="768748F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M</w:t>
            </w:r>
          </w:p>
        </w:tc>
        <w:tc>
          <w:tcPr>
            <w:tcW w:w="810" w:type="dxa"/>
          </w:tcPr>
          <w:p w14:paraId="3B077C1E" w14:textId="168AC94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29315B26" w14:textId="6557C90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658288E2" w14:textId="73C832D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5BCA3C43" w14:textId="625424E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7876C156" w14:textId="5118528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7EE3E8C3" w14:textId="76D6B82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</w:tcPr>
          <w:p w14:paraId="08659008" w14:textId="6AA2D85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30</w:t>
            </w:r>
          </w:p>
        </w:tc>
        <w:tc>
          <w:tcPr>
            <w:tcW w:w="1710" w:type="dxa"/>
          </w:tcPr>
          <w:p w14:paraId="3B533AE1" w14:textId="06F39FC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2EEF6B43" w14:textId="2F40634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20324D83" w14:textId="77777777" w:rsidTr="0021463B">
        <w:tc>
          <w:tcPr>
            <w:tcW w:w="540" w:type="dxa"/>
          </w:tcPr>
          <w:p w14:paraId="7F7F29A1" w14:textId="2B42C028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98</w:t>
            </w:r>
          </w:p>
        </w:tc>
        <w:tc>
          <w:tcPr>
            <w:tcW w:w="2610" w:type="dxa"/>
          </w:tcPr>
          <w:p w14:paraId="4C6D111E" w14:textId="77777777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900" w:type="dxa"/>
          </w:tcPr>
          <w:p w14:paraId="0F36854B" w14:textId="2011505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50</w:t>
            </w:r>
          </w:p>
        </w:tc>
        <w:tc>
          <w:tcPr>
            <w:tcW w:w="630" w:type="dxa"/>
          </w:tcPr>
          <w:p w14:paraId="39A4361C" w14:textId="6F1CF74B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</w:tcPr>
          <w:p w14:paraId="6BBC9BEC" w14:textId="60E4BDD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</w:tcPr>
          <w:p w14:paraId="3DB69F13" w14:textId="4547E33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2017CF0" w14:textId="71E5AA0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</w:tcPr>
          <w:p w14:paraId="2E22BF48" w14:textId="12B9771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</w:tcPr>
          <w:p w14:paraId="0610FA90" w14:textId="701B449C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</w:tcPr>
          <w:p w14:paraId="54690BC7" w14:textId="401C48E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L</w:t>
            </w:r>
          </w:p>
        </w:tc>
        <w:tc>
          <w:tcPr>
            <w:tcW w:w="810" w:type="dxa"/>
          </w:tcPr>
          <w:p w14:paraId="5CF5A43D" w14:textId="527D651F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0</w:t>
            </w:r>
          </w:p>
        </w:tc>
        <w:tc>
          <w:tcPr>
            <w:tcW w:w="1710" w:type="dxa"/>
          </w:tcPr>
          <w:p w14:paraId="56AA94EC" w14:textId="3B681156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</w:tcPr>
          <w:p w14:paraId="0A45509D" w14:textId="50D6C89D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WOD</w:t>
            </w:r>
          </w:p>
        </w:tc>
      </w:tr>
      <w:tr w:rsidR="008313A2" w:rsidRPr="00992426" w14:paraId="11BF286C" w14:textId="77777777" w:rsidTr="0021463B">
        <w:tc>
          <w:tcPr>
            <w:tcW w:w="540" w:type="dxa"/>
            <w:tcBorders>
              <w:bottom w:val="single" w:sz="12" w:space="0" w:color="auto"/>
            </w:tcBorders>
          </w:tcPr>
          <w:p w14:paraId="53B5A679" w14:textId="3C68A378" w:rsidR="00D836D4" w:rsidRPr="0021463B" w:rsidRDefault="00D836D4" w:rsidP="00924D40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99</w:t>
            </w:r>
          </w:p>
        </w:tc>
        <w:tc>
          <w:tcPr>
            <w:tcW w:w="2610" w:type="dxa"/>
            <w:tcBorders>
              <w:bottom w:val="single" w:sz="12" w:space="0" w:color="auto"/>
            </w:tcBorders>
          </w:tcPr>
          <w:p w14:paraId="7AC06178" w14:textId="2EA5C286" w:rsidR="00D836D4" w:rsidRPr="0021463B" w:rsidRDefault="00D836D4" w:rsidP="00441C29">
            <w:pPr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Hsu et al.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begin"/>
            </w:r>
            <w:r w:rsidR="00DD79C7"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Hsu&lt;/Author&gt;&lt;Year&gt;1996&lt;/Year&gt;&lt;RecNum&gt;10&lt;/RecNum&gt;&lt;DisplayText&gt;&lt;style face="superscript"&gt;28&lt;/style&gt;&lt;/DisplayText&gt;&lt;record&gt;&lt;rec-number&gt;10&lt;/rec-number&gt;&lt;foreign-keys&gt;&lt;key app="EN" db-id="9tr50wzeq92pwwetsep50dxretexxts0tp9e" timestamp="1622465856"&gt;10&lt;/key&gt;&lt;/foreign-keys&gt;&lt;ref-type name="Journal Article"&gt;17&lt;/ref-type&gt;&lt;contributors&gt;&lt;authors&gt;&lt;author&gt;Hsu, H. C.&lt;/author&gt;&lt;author&gt;Chen, C. C.&lt;/author&gt;&lt;author&gt;Huang, G. T.&lt;/author&gt;&lt;author&gt;Lee, P. H.&lt;/author&gt;&lt;/authors&gt;&lt;/contributors&gt;&lt;auth-address&gt;Department of Pathology, College of Medicine, National Taiwan University, Taipei.&lt;/auth-address&gt;&lt;titles&gt;&lt;title&gt;Clonal Epstein-Barr virus associated cholangiocarcinoma with lymphoepithelioma-like component&lt;/title&gt;&lt;secondary-title&gt;Hum Pathol&lt;/secondary-title&gt;&lt;alt-title&gt;Human pathology&lt;/alt-title&gt;&lt;/titles&gt;&lt;periodical&gt;&lt;full-title&gt;Hum Pathol&lt;/full-title&gt;&lt;abbr-1&gt;Human pathology&lt;/abbr-1&gt;&lt;/periodical&gt;&lt;alt-periodical&gt;&lt;full-title&gt;Hum Pathol&lt;/full-title&gt;&lt;abbr-1&gt;Human pathology&lt;/abbr-1&gt;&lt;/alt-periodical&gt;&lt;pages&gt;848-50&lt;/pages&gt;&lt;volume&gt;27&lt;/volume&gt;&lt;number&gt;8&lt;/number&gt;&lt;edition&gt;1996/08/01&lt;/edition&gt;&lt;keywords&gt;&lt;keyword&gt;Base Sequence&lt;/keyword&gt;&lt;keyword&gt;Bile Duct Neoplasms/*genetics/*pathology&lt;/keyword&gt;&lt;keyword&gt;*Bile Ducts, Intrahepatic&lt;/keyword&gt;&lt;keyword&gt;Carcinoma, Squamous Cell/pathology&lt;/keyword&gt;&lt;keyword&gt;Cholangiocarcinoma/*genetics/*pathology&lt;/keyword&gt;&lt;keyword&gt;Female&lt;/keyword&gt;&lt;keyword&gt;*Genome, Viral&lt;/keyword&gt;&lt;keyword&gt;Herpesvirus 4, Human/*genetics&lt;/keyword&gt;&lt;keyword&gt;Humans&lt;/keyword&gt;&lt;keyword&gt;In Situ Hybridization&lt;/keyword&gt;&lt;keyword&gt;Middle Aged&lt;/keyword&gt;&lt;keyword&gt;Molecular Sequence Data&lt;/keyword&gt;&lt;keyword&gt;Oligonucleotide Probes/genetics&lt;/keyword&gt;&lt;/keywords&gt;&lt;dates&gt;&lt;year&gt;1996&lt;/year&gt;&lt;pub-dates&gt;&lt;date&gt;Aug&lt;/date&gt;&lt;/pub-dates&gt;&lt;/dates&gt;&lt;isbn&gt;0046-8177 (Print)&amp;#xD;0046-8177&lt;/isbn&gt;&lt;accession-num&gt;8760021&lt;/accession-num&gt;&lt;urls&gt;&lt;/urls&gt;&lt;electronic-resource-num&gt;10.1016/s0046-8177(96)90460-8&lt;/electronic-resource-num&gt;&lt;remote-database-provider&gt;NLM&lt;/remote-database-provider&gt;&lt;language&gt;eng&lt;/language&gt;&lt;/record&gt;&lt;/Cite&gt;&lt;/EndNote&gt;</w:instrTex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DD79C7" w:rsidRPr="00DD79C7">
              <w:rPr>
                <w:rFonts w:ascii="Times New Roman" w:hAnsi="Times New Roman" w:cs="Times New Roman"/>
                <w:noProof/>
                <w:sz w:val="22"/>
                <w:vertAlign w:val="superscript"/>
              </w:rPr>
              <w:t>28</w:t>
            </w:r>
            <w:r w:rsidRPr="0021463B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900" w:type="dxa"/>
            <w:tcBorders>
              <w:bottom w:val="single" w:sz="12" w:space="0" w:color="auto"/>
            </w:tcBorders>
          </w:tcPr>
          <w:p w14:paraId="41683FEA" w14:textId="2F60904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47</w:t>
            </w:r>
          </w:p>
        </w:tc>
        <w:tc>
          <w:tcPr>
            <w:tcW w:w="630" w:type="dxa"/>
            <w:tcBorders>
              <w:bottom w:val="single" w:sz="12" w:space="0" w:color="auto"/>
            </w:tcBorders>
          </w:tcPr>
          <w:p w14:paraId="5768CFA5" w14:textId="70A586F7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F</w:t>
            </w:r>
          </w:p>
        </w:tc>
        <w:tc>
          <w:tcPr>
            <w:tcW w:w="810" w:type="dxa"/>
            <w:tcBorders>
              <w:bottom w:val="single" w:sz="12" w:space="0" w:color="auto"/>
            </w:tcBorders>
          </w:tcPr>
          <w:p w14:paraId="6AF2CC66" w14:textId="5B8484B5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Asian</w:t>
            </w:r>
          </w:p>
        </w:tc>
        <w:tc>
          <w:tcPr>
            <w:tcW w:w="720" w:type="dxa"/>
            <w:tcBorders>
              <w:bottom w:val="single" w:sz="12" w:space="0" w:color="auto"/>
            </w:tcBorders>
          </w:tcPr>
          <w:p w14:paraId="7F984EA0" w14:textId="1937B6A8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  <w:tcBorders>
              <w:bottom w:val="single" w:sz="12" w:space="0" w:color="auto"/>
            </w:tcBorders>
          </w:tcPr>
          <w:p w14:paraId="110D4DC8" w14:textId="0967078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720" w:type="dxa"/>
            <w:tcBorders>
              <w:bottom w:val="single" w:sz="12" w:space="0" w:color="auto"/>
            </w:tcBorders>
          </w:tcPr>
          <w:p w14:paraId="466DBCA9" w14:textId="50978361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+</w:t>
            </w:r>
          </w:p>
        </w:tc>
        <w:tc>
          <w:tcPr>
            <w:tcW w:w="1170" w:type="dxa"/>
            <w:tcBorders>
              <w:bottom w:val="single" w:sz="12" w:space="0" w:color="auto"/>
            </w:tcBorders>
          </w:tcPr>
          <w:p w14:paraId="7AEB7269" w14:textId="5F97FDD2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14:paraId="3591303D" w14:textId="48EF957A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RL</w:t>
            </w:r>
          </w:p>
        </w:tc>
        <w:tc>
          <w:tcPr>
            <w:tcW w:w="810" w:type="dxa"/>
            <w:tcBorders>
              <w:bottom w:val="single" w:sz="12" w:space="0" w:color="auto"/>
            </w:tcBorders>
          </w:tcPr>
          <w:p w14:paraId="1DF46503" w14:textId="7EA3A333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120</w:t>
            </w:r>
          </w:p>
        </w:tc>
        <w:tc>
          <w:tcPr>
            <w:tcW w:w="1710" w:type="dxa"/>
            <w:tcBorders>
              <w:bottom w:val="single" w:sz="12" w:space="0" w:color="auto"/>
            </w:tcBorders>
          </w:tcPr>
          <w:p w14:paraId="43D3D731" w14:textId="03D50000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LR</w:t>
            </w:r>
          </w:p>
        </w:tc>
        <w:tc>
          <w:tcPr>
            <w:tcW w:w="1260" w:type="dxa"/>
            <w:tcBorders>
              <w:bottom w:val="single" w:sz="12" w:space="0" w:color="auto"/>
            </w:tcBorders>
          </w:tcPr>
          <w:p w14:paraId="001DC946" w14:textId="6D34E0DE" w:rsidR="00D836D4" w:rsidRPr="0021463B" w:rsidRDefault="00D836D4" w:rsidP="0021463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21463B">
              <w:rPr>
                <w:rFonts w:ascii="Times New Roman" w:hAnsi="Times New Roman" w:cs="Times New Roman"/>
                <w:sz w:val="22"/>
              </w:rPr>
              <w:t>DOD</w:t>
            </w:r>
          </w:p>
        </w:tc>
      </w:tr>
    </w:tbl>
    <w:p w14:paraId="7F6E568F" w14:textId="7A19CB22" w:rsidR="002926CE" w:rsidRPr="0021463B" w:rsidRDefault="002101A8" w:rsidP="00414C76">
      <w:pPr>
        <w:rPr>
          <w:rFonts w:ascii="Times New Roman" w:hAnsi="Times New Roman" w:cs="Times New Roman"/>
          <w:bCs/>
          <w:sz w:val="24"/>
          <w:szCs w:val="24"/>
        </w:rPr>
      </w:pPr>
      <w:bookmarkStart w:id="1" w:name="_Hlk75490358"/>
      <w:bookmarkEnd w:id="0"/>
      <w:r w:rsidRPr="0021463B">
        <w:rPr>
          <w:rFonts w:ascii="Times New Roman" w:hAnsi="Times New Roman" w:cs="Times New Roman"/>
          <w:bCs/>
          <w:sz w:val="24"/>
          <w:szCs w:val="24"/>
        </w:rPr>
        <w:t>F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1463B">
        <w:rPr>
          <w:rFonts w:ascii="Times New Roman" w:hAnsi="Times New Roman" w:cs="Times New Roman"/>
          <w:bCs/>
          <w:sz w:val="24"/>
          <w:szCs w:val="24"/>
        </w:rPr>
        <w:t>=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1463B">
        <w:rPr>
          <w:rFonts w:ascii="Times New Roman" w:hAnsi="Times New Roman" w:cs="Times New Roman"/>
          <w:bCs/>
          <w:sz w:val="24"/>
          <w:szCs w:val="24"/>
        </w:rPr>
        <w:t>female, M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1463B">
        <w:rPr>
          <w:rFonts w:ascii="Times New Roman" w:hAnsi="Times New Roman" w:cs="Times New Roman"/>
          <w:bCs/>
          <w:sz w:val="24"/>
          <w:szCs w:val="24"/>
        </w:rPr>
        <w:t>=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1463B">
        <w:rPr>
          <w:rFonts w:ascii="Times New Roman" w:hAnsi="Times New Roman" w:cs="Times New Roman"/>
          <w:bCs/>
          <w:sz w:val="24"/>
          <w:szCs w:val="24"/>
        </w:rPr>
        <w:t xml:space="preserve">male, 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AA = African American, </w:t>
      </w:r>
      <w:r w:rsidRPr="0021463B">
        <w:rPr>
          <w:rFonts w:ascii="Times New Roman" w:hAnsi="Times New Roman" w:cs="Times New Roman"/>
          <w:bCs/>
          <w:sz w:val="24"/>
          <w:szCs w:val="24"/>
        </w:rPr>
        <w:t>CT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1463B">
        <w:rPr>
          <w:rFonts w:ascii="Times New Roman" w:hAnsi="Times New Roman" w:cs="Times New Roman"/>
          <w:bCs/>
          <w:sz w:val="24"/>
          <w:szCs w:val="24"/>
        </w:rPr>
        <w:t>=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1463B">
        <w:rPr>
          <w:rFonts w:ascii="Times New Roman" w:hAnsi="Times New Roman" w:cs="Times New Roman"/>
          <w:bCs/>
          <w:sz w:val="24"/>
          <w:szCs w:val="24"/>
        </w:rPr>
        <w:t>chemotherapy, LR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1463B">
        <w:rPr>
          <w:rFonts w:ascii="Times New Roman" w:hAnsi="Times New Roman" w:cs="Times New Roman"/>
          <w:bCs/>
          <w:sz w:val="24"/>
          <w:szCs w:val="24"/>
        </w:rPr>
        <w:t>=</w:t>
      </w:r>
      <w:bookmarkStart w:id="2" w:name="OLE_LINK4"/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1463B">
        <w:rPr>
          <w:rFonts w:ascii="Times New Roman" w:hAnsi="Times New Roman" w:cs="Times New Roman"/>
          <w:bCs/>
          <w:sz w:val="24"/>
          <w:szCs w:val="24"/>
        </w:rPr>
        <w:t>liver resection</w:t>
      </w:r>
      <w:bookmarkEnd w:id="2"/>
      <w:r w:rsidRPr="0021463B">
        <w:rPr>
          <w:rFonts w:ascii="Times New Roman" w:hAnsi="Times New Roman" w:cs="Times New Roman"/>
          <w:bCs/>
          <w:sz w:val="24"/>
          <w:szCs w:val="24"/>
        </w:rPr>
        <w:t>, NA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1463B">
        <w:rPr>
          <w:rFonts w:ascii="Times New Roman" w:hAnsi="Times New Roman" w:cs="Times New Roman"/>
          <w:bCs/>
          <w:sz w:val="24"/>
          <w:szCs w:val="24"/>
        </w:rPr>
        <w:t>=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1463B">
        <w:rPr>
          <w:rFonts w:ascii="Times New Roman" w:hAnsi="Times New Roman" w:cs="Times New Roman"/>
          <w:bCs/>
          <w:sz w:val="24"/>
          <w:szCs w:val="24"/>
        </w:rPr>
        <w:t>not available,</w:t>
      </w:r>
      <w:r w:rsidR="00D70597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1463B">
        <w:rPr>
          <w:rFonts w:ascii="Times New Roman" w:hAnsi="Times New Roman" w:cs="Times New Roman"/>
          <w:bCs/>
          <w:sz w:val="24"/>
          <w:szCs w:val="24"/>
        </w:rPr>
        <w:t>RFA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1463B">
        <w:rPr>
          <w:rFonts w:ascii="Times New Roman" w:hAnsi="Times New Roman" w:cs="Times New Roman"/>
          <w:bCs/>
          <w:sz w:val="24"/>
          <w:szCs w:val="24"/>
        </w:rPr>
        <w:t>=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1463B">
        <w:rPr>
          <w:rFonts w:ascii="Times New Roman" w:hAnsi="Times New Roman" w:cs="Times New Roman"/>
          <w:bCs/>
          <w:sz w:val="24"/>
          <w:szCs w:val="24"/>
        </w:rPr>
        <w:t>radio frequency ablation</w:t>
      </w:r>
      <w:r w:rsidR="00E2732E" w:rsidRPr="0021463B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RL = right lobe, LL = left lobe, </w:t>
      </w:r>
      <w:r w:rsidR="004C02BD" w:rsidRPr="0021463B">
        <w:rPr>
          <w:rFonts w:ascii="Times New Roman" w:hAnsi="Times New Roman" w:cs="Times New Roman"/>
          <w:bCs/>
          <w:sz w:val="24"/>
          <w:szCs w:val="24"/>
        </w:rPr>
        <w:t>CL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02BD" w:rsidRPr="0021463B">
        <w:rPr>
          <w:rFonts w:ascii="Times New Roman" w:hAnsi="Times New Roman" w:cs="Times New Roman"/>
          <w:bCs/>
          <w:sz w:val="24"/>
          <w:szCs w:val="24"/>
        </w:rPr>
        <w:t>=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02BD" w:rsidRPr="0021463B">
        <w:rPr>
          <w:rFonts w:ascii="Times New Roman" w:hAnsi="Times New Roman" w:cs="Times New Roman"/>
          <w:bCs/>
          <w:sz w:val="24"/>
          <w:szCs w:val="24"/>
        </w:rPr>
        <w:t>caudate lobe</w:t>
      </w:r>
      <w:r w:rsidR="008313A2" w:rsidRPr="00992426">
        <w:rPr>
          <w:rFonts w:ascii="Times New Roman" w:hAnsi="Times New Roman" w:cs="Times New Roman"/>
          <w:bCs/>
          <w:sz w:val="24"/>
          <w:szCs w:val="24"/>
        </w:rPr>
        <w:t>, AWOD = alive without disease, AWD = alive with disease,</w:t>
      </w:r>
      <w:r w:rsidR="008313A2" w:rsidRPr="00992426">
        <w:rPr>
          <w:rFonts w:ascii="Times New Roman" w:hAnsi="Times New Roman" w:cs="Times New Roman"/>
          <w:sz w:val="24"/>
          <w:szCs w:val="24"/>
        </w:rPr>
        <w:t xml:space="preserve"> </w:t>
      </w:r>
      <w:r w:rsidR="008313A2" w:rsidRPr="00992426">
        <w:rPr>
          <w:rFonts w:ascii="Times New Roman" w:hAnsi="Times New Roman" w:cs="Times New Roman"/>
          <w:bCs/>
          <w:sz w:val="24"/>
          <w:szCs w:val="24"/>
        </w:rPr>
        <w:t xml:space="preserve">DOD = death of disease, POD = post-operative death, </w:t>
      </w:r>
      <w:proofErr w:type="gramStart"/>
      <w:r w:rsidR="008313A2" w:rsidRPr="00992426">
        <w:rPr>
          <w:rFonts w:ascii="Times New Roman" w:hAnsi="Times New Roman" w:cs="Times New Roman"/>
          <w:bCs/>
          <w:sz w:val="24"/>
          <w:szCs w:val="24"/>
        </w:rPr>
        <w:t>Lost</w:t>
      </w:r>
      <w:proofErr w:type="gramEnd"/>
      <w:r w:rsidR="008313A2" w:rsidRPr="00992426">
        <w:rPr>
          <w:rFonts w:ascii="Times New Roman" w:hAnsi="Times New Roman" w:cs="Times New Roman"/>
          <w:bCs/>
          <w:sz w:val="24"/>
          <w:szCs w:val="24"/>
        </w:rPr>
        <w:t xml:space="preserve"> = lost to follow-up</w:t>
      </w:r>
    </w:p>
    <w:bookmarkEnd w:id="1"/>
    <w:p w14:paraId="3EB4F52D" w14:textId="7377504C" w:rsidR="002926CE" w:rsidRDefault="00A74CCB" w:rsidP="00F52979">
      <w:pPr>
        <w:rPr>
          <w:rFonts w:ascii="Times New Roman" w:hAnsi="Times New Roman" w:cs="Times New Roman"/>
          <w:bCs/>
          <w:sz w:val="24"/>
          <w:szCs w:val="24"/>
        </w:rPr>
      </w:pPr>
      <w:r w:rsidRPr="0021463B">
        <w:rPr>
          <w:rFonts w:ascii="Times New Roman" w:hAnsi="Times New Roman" w:cs="Times New Roman"/>
          <w:bCs/>
          <w:sz w:val="24"/>
          <w:szCs w:val="24"/>
          <w:vertAlign w:val="superscript"/>
        </w:rPr>
        <w:t>*</w:t>
      </w:r>
      <w:r w:rsidR="00F52979" w:rsidRPr="0021463B">
        <w:rPr>
          <w:rFonts w:ascii="Times New Roman" w:hAnsi="Times New Roman" w:cs="Times New Roman"/>
          <w:bCs/>
          <w:sz w:val="24"/>
          <w:szCs w:val="24"/>
        </w:rPr>
        <w:t xml:space="preserve">Cases </w:t>
      </w:r>
      <w:r w:rsidR="008313A2" w:rsidRPr="00992426">
        <w:rPr>
          <w:rFonts w:ascii="Times New Roman" w:hAnsi="Times New Roman" w:cs="Times New Roman"/>
          <w:bCs/>
          <w:sz w:val="24"/>
          <w:szCs w:val="24"/>
        </w:rPr>
        <w:t>2</w:t>
      </w:r>
      <w:r w:rsidR="00F52979" w:rsidRPr="0021463B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8313A2" w:rsidRPr="00992426">
        <w:rPr>
          <w:rFonts w:ascii="Times New Roman" w:hAnsi="Times New Roman" w:cs="Times New Roman"/>
          <w:bCs/>
          <w:sz w:val="24"/>
          <w:szCs w:val="24"/>
        </w:rPr>
        <w:t>3</w:t>
      </w:r>
      <w:r w:rsidR="00F52979" w:rsidRPr="0021463B">
        <w:rPr>
          <w:rFonts w:ascii="Times New Roman" w:hAnsi="Times New Roman" w:cs="Times New Roman"/>
          <w:bCs/>
          <w:sz w:val="24"/>
          <w:szCs w:val="24"/>
        </w:rPr>
        <w:t xml:space="preserve"> were reported 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by both </w:t>
      </w:r>
      <w:r w:rsidR="00F52979" w:rsidRPr="0021463B">
        <w:rPr>
          <w:rFonts w:ascii="Times New Roman" w:hAnsi="Times New Roman" w:cs="Times New Roman"/>
          <w:bCs/>
          <w:sz w:val="24"/>
          <w:szCs w:val="24"/>
        </w:rPr>
        <w:t>Jeng et al</w:t>
      </w:r>
      <w:r w:rsidR="00E06DB0" w:rsidRPr="0021463B">
        <w:rPr>
          <w:rFonts w:ascii="Times New Roman" w:hAnsi="Times New Roman" w:cs="Times New Roman"/>
          <w:bCs/>
          <w:sz w:val="24"/>
          <w:szCs w:val="24"/>
        </w:rPr>
        <w:t>.</w:t>
      </w:r>
      <w:r w:rsidR="00F52979" w:rsidRPr="0021463B">
        <w:rPr>
          <w:rFonts w:ascii="Times New Roman" w:hAnsi="Times New Roman" w:cs="Times New Roman"/>
          <w:bCs/>
          <w:sz w:val="24"/>
          <w:szCs w:val="24"/>
        </w:rPr>
        <w:t xml:space="preserve"> and in Tsai</w:t>
      </w:r>
      <w:r w:rsidR="00E06DB0" w:rsidRPr="0021463B">
        <w:rPr>
          <w:rFonts w:ascii="Times New Roman" w:hAnsi="Times New Roman" w:cs="Times New Roman"/>
          <w:bCs/>
          <w:sz w:val="24"/>
          <w:szCs w:val="24"/>
        </w:rPr>
        <w:t>.</w:t>
      </w:r>
      <w:r w:rsidR="00F52979" w:rsidRPr="0021463B">
        <w:rPr>
          <w:rFonts w:ascii="Times New Roman" w:hAnsi="Times New Roman" w:cs="Times New Roman"/>
          <w:bCs/>
          <w:sz w:val="24"/>
          <w:szCs w:val="24"/>
        </w:rPr>
        <w:t xml:space="preserve"> et al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. but are included </w:t>
      </w:r>
      <w:r w:rsidR="00AA3B57" w:rsidRPr="0021463B">
        <w:rPr>
          <w:rFonts w:ascii="Times New Roman" w:hAnsi="Times New Roman" w:cs="Times New Roman"/>
          <w:bCs/>
          <w:sz w:val="24"/>
          <w:szCs w:val="24"/>
        </w:rPr>
        <w:t xml:space="preserve">only </w:t>
      </w:r>
      <w:r w:rsidR="00D92510" w:rsidRPr="0021463B">
        <w:rPr>
          <w:rFonts w:ascii="Times New Roman" w:hAnsi="Times New Roman" w:cs="Times New Roman"/>
          <w:bCs/>
          <w:sz w:val="24"/>
          <w:szCs w:val="24"/>
        </w:rPr>
        <w:t>once</w:t>
      </w:r>
      <w:r w:rsidR="00A57900" w:rsidRPr="0021463B">
        <w:rPr>
          <w:rFonts w:ascii="Times New Roman" w:hAnsi="Times New Roman" w:cs="Times New Roman"/>
          <w:bCs/>
          <w:sz w:val="24"/>
          <w:szCs w:val="24"/>
        </w:rPr>
        <w:t xml:space="preserve"> in the table</w:t>
      </w:r>
      <w:r w:rsidR="00AA3B57" w:rsidRPr="0021463B">
        <w:rPr>
          <w:rFonts w:ascii="Times New Roman" w:hAnsi="Times New Roman" w:cs="Times New Roman"/>
          <w:bCs/>
          <w:sz w:val="24"/>
          <w:szCs w:val="24"/>
        </w:rPr>
        <w:t>.</w:t>
      </w:r>
    </w:p>
    <w:p w14:paraId="43505CBC" w14:textId="7D026C23" w:rsidR="00DD79C7" w:rsidRDefault="00DD79C7" w:rsidP="00F52979">
      <w:pPr>
        <w:rPr>
          <w:rFonts w:ascii="Times New Roman" w:hAnsi="Times New Roman" w:cs="Times New Roman"/>
          <w:bCs/>
          <w:sz w:val="24"/>
          <w:szCs w:val="24"/>
        </w:rPr>
      </w:pPr>
    </w:p>
    <w:p w14:paraId="60FB84BB" w14:textId="2C1FEA41" w:rsidR="00DD79C7" w:rsidRDefault="00DD79C7" w:rsidP="00F52979">
      <w:pPr>
        <w:rPr>
          <w:rFonts w:ascii="Times New Roman" w:hAnsi="Times New Roman" w:cs="Times New Roman"/>
          <w:bCs/>
          <w:sz w:val="24"/>
          <w:szCs w:val="24"/>
        </w:rPr>
      </w:pPr>
    </w:p>
    <w:p w14:paraId="5F6A7DCD" w14:textId="13691889" w:rsidR="00DD79C7" w:rsidRDefault="00DD79C7" w:rsidP="00F52979">
      <w:pPr>
        <w:rPr>
          <w:rFonts w:ascii="Times New Roman" w:hAnsi="Times New Roman" w:cs="Times New Roman"/>
          <w:bCs/>
          <w:sz w:val="24"/>
          <w:szCs w:val="24"/>
        </w:rPr>
      </w:pPr>
    </w:p>
    <w:p w14:paraId="41DF0B4C" w14:textId="24C1400C" w:rsidR="00DD79C7" w:rsidRDefault="00DD79C7" w:rsidP="00F52979">
      <w:pPr>
        <w:rPr>
          <w:rFonts w:ascii="Times New Roman" w:hAnsi="Times New Roman" w:cs="Times New Roman"/>
          <w:bCs/>
          <w:sz w:val="24"/>
          <w:szCs w:val="24"/>
        </w:rPr>
      </w:pPr>
    </w:p>
    <w:p w14:paraId="24C2D33E" w14:textId="45275D67" w:rsidR="00DD79C7" w:rsidRPr="00DD79C7" w:rsidRDefault="00DD79C7" w:rsidP="00F52979">
      <w:pPr>
        <w:rPr>
          <w:rFonts w:ascii="Times New Roman" w:hAnsi="Times New Roman" w:cs="Times New Roman"/>
          <w:b/>
          <w:sz w:val="24"/>
          <w:szCs w:val="24"/>
        </w:rPr>
      </w:pPr>
      <w:r w:rsidRPr="00DD79C7">
        <w:rPr>
          <w:rFonts w:ascii="Times New Roman" w:hAnsi="Times New Roman" w:cs="Times New Roman" w:hint="eastAsia"/>
          <w:b/>
          <w:sz w:val="24"/>
          <w:szCs w:val="24"/>
        </w:rPr>
        <w:t>Reference</w:t>
      </w:r>
    </w:p>
    <w:p w14:paraId="423A4AF8" w14:textId="77777777" w:rsidR="00DD79C7" w:rsidRDefault="00DD79C7" w:rsidP="006754EB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27AC8E11" w14:textId="77777777" w:rsidR="00DD79C7" w:rsidRDefault="00DD79C7" w:rsidP="006754EB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21368F39" w14:textId="77777777" w:rsidR="00DD79C7" w:rsidRPr="00DD79C7" w:rsidRDefault="00DD79C7" w:rsidP="00DD79C7">
      <w:pPr>
        <w:pStyle w:val="EndNoteBibliography"/>
        <w:ind w:left="720" w:hanging="720"/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DD79C7">
        <w:t>1</w:t>
      </w:r>
      <w:r w:rsidRPr="00DD79C7">
        <w:tab/>
        <w:t xml:space="preserve">Tsai, J. H., Liau, J. Y., Lee, C. H. &amp; Jeng, Y. M. Lymphoepithelioma-like Intrahepatic Cholangiocarcinoma Is a Distinct Entity With Frequent pTERT/TP53 Mutations and Comprises 2 Subgroups Based on Epstein-Barr Virus Infection. </w:t>
      </w:r>
      <w:r w:rsidRPr="00DD79C7">
        <w:rPr>
          <w:i/>
        </w:rPr>
        <w:t>The American journal of surgical pathology</w:t>
      </w:r>
      <w:r w:rsidRPr="00DD79C7">
        <w:t>, doi:10.1097/pas.0000000000001716 (2021).</w:t>
      </w:r>
    </w:p>
    <w:p w14:paraId="26546AA5" w14:textId="77777777" w:rsidR="00DD79C7" w:rsidRPr="00DD79C7" w:rsidRDefault="00DD79C7" w:rsidP="00DD79C7">
      <w:pPr>
        <w:pStyle w:val="EndNoteBibliography"/>
        <w:ind w:left="720" w:hanging="720"/>
      </w:pPr>
      <w:r w:rsidRPr="00DD79C7">
        <w:t>2</w:t>
      </w:r>
      <w:r w:rsidRPr="00DD79C7">
        <w:tab/>
        <w:t>Yang, Q.</w:t>
      </w:r>
      <w:r w:rsidRPr="00DD79C7">
        <w:rPr>
          <w:i/>
        </w:rPr>
        <w:t xml:space="preserve"> et al.</w:t>
      </w:r>
      <w:r w:rsidRPr="00DD79C7">
        <w:t xml:space="preserve"> The CT and MRI Features of Primary Intrahepatic Lymphoepithelioma-Like Cholangiocarcinoma. </w:t>
      </w:r>
      <w:r w:rsidRPr="00DD79C7">
        <w:rPr>
          <w:i/>
        </w:rPr>
        <w:t>AJR. American journal of roentgenology</w:t>
      </w:r>
      <w:r w:rsidRPr="00DD79C7">
        <w:t xml:space="preserve"> </w:t>
      </w:r>
      <w:r w:rsidRPr="00DD79C7">
        <w:rPr>
          <w:b/>
        </w:rPr>
        <w:t>216</w:t>
      </w:r>
      <w:r w:rsidRPr="00DD79C7">
        <w:t>, 393-402, doi:10.2214/ajr.20.22937 (2021).</w:t>
      </w:r>
    </w:p>
    <w:p w14:paraId="333B3D82" w14:textId="77777777" w:rsidR="00DD79C7" w:rsidRPr="00DD79C7" w:rsidRDefault="00DD79C7" w:rsidP="00DD79C7">
      <w:pPr>
        <w:pStyle w:val="EndNoteBibliography"/>
        <w:ind w:left="720" w:hanging="720"/>
      </w:pPr>
      <w:r w:rsidRPr="00DD79C7">
        <w:t>3</w:t>
      </w:r>
      <w:r w:rsidRPr="00DD79C7">
        <w:tab/>
        <w:t xml:space="preserve">Min, H. S., Shin, E. &amp; Jang, J. J. [Carcinoma with predominant lymphoid stroma in hepatobiliary system--report of 2 cases]. </w:t>
      </w:r>
      <w:r w:rsidRPr="00DD79C7">
        <w:rPr>
          <w:i/>
        </w:rPr>
        <w:t>The Korean journal of hepatology</w:t>
      </w:r>
      <w:r w:rsidRPr="00DD79C7">
        <w:t xml:space="preserve"> </w:t>
      </w:r>
      <w:r w:rsidRPr="00DD79C7">
        <w:rPr>
          <w:b/>
        </w:rPr>
        <w:t>13</w:t>
      </w:r>
      <w:r w:rsidRPr="00DD79C7">
        <w:t>, 222-227 (2007).</w:t>
      </w:r>
    </w:p>
    <w:p w14:paraId="161A3138" w14:textId="77777777" w:rsidR="00DD79C7" w:rsidRPr="00DD79C7" w:rsidRDefault="00DD79C7" w:rsidP="00DD79C7">
      <w:pPr>
        <w:pStyle w:val="EndNoteBibliography"/>
        <w:ind w:left="720" w:hanging="720"/>
      </w:pPr>
      <w:r w:rsidRPr="00DD79C7">
        <w:t>4</w:t>
      </w:r>
      <w:r w:rsidRPr="00DD79C7">
        <w:tab/>
        <w:t>Nogami, A.</w:t>
      </w:r>
      <w:r w:rsidRPr="00DD79C7">
        <w:rPr>
          <w:i/>
        </w:rPr>
        <w:t xml:space="preserve"> et al.</w:t>
      </w:r>
      <w:r w:rsidRPr="00DD79C7">
        <w:t xml:space="preserve"> Lymphoepithelioma-like cholangiocarcinoma with Epstein-Barr virus infection treated by radiofrequency ablation. </w:t>
      </w:r>
      <w:r w:rsidRPr="00DD79C7">
        <w:rPr>
          <w:i/>
        </w:rPr>
        <w:t>Clinical journal of gastroenterology</w:t>
      </w:r>
      <w:r w:rsidRPr="00DD79C7">
        <w:t xml:space="preserve"> </w:t>
      </w:r>
      <w:r w:rsidRPr="00DD79C7">
        <w:rPr>
          <w:b/>
        </w:rPr>
        <w:t>14</w:t>
      </w:r>
      <w:r w:rsidRPr="00DD79C7">
        <w:t>, 638-644, doi:10.1007/s12328-020-01303-4 (2021).</w:t>
      </w:r>
    </w:p>
    <w:p w14:paraId="06D83B22" w14:textId="77777777" w:rsidR="00DD79C7" w:rsidRPr="00DD79C7" w:rsidRDefault="00DD79C7" w:rsidP="00DD79C7">
      <w:pPr>
        <w:pStyle w:val="EndNoteBibliography"/>
        <w:ind w:left="720" w:hanging="720"/>
      </w:pPr>
      <w:r w:rsidRPr="00DD79C7">
        <w:t>5</w:t>
      </w:r>
      <w:r w:rsidRPr="00DD79C7">
        <w:tab/>
        <w:t xml:space="preserve">Lin, A., Alpert, L., Hart, J., Chapman, C. &amp; Pillai, A. A. Lymphoepithelioma-Like Carcinomas: A Rare Variant of Cholangiocarcinoma. </w:t>
      </w:r>
      <w:r w:rsidRPr="00DD79C7">
        <w:rPr>
          <w:i/>
        </w:rPr>
        <w:t>Hepatology (Baltimore, Md.)</w:t>
      </w:r>
      <w:r w:rsidRPr="00DD79C7">
        <w:t xml:space="preserve"> </w:t>
      </w:r>
      <w:r w:rsidRPr="00DD79C7">
        <w:rPr>
          <w:b/>
        </w:rPr>
        <w:t>72</w:t>
      </w:r>
      <w:r w:rsidRPr="00DD79C7">
        <w:t>, 353-355, doi:10.1002/hep.31102 (2020).</w:t>
      </w:r>
    </w:p>
    <w:p w14:paraId="6BF0D526" w14:textId="77777777" w:rsidR="00DD79C7" w:rsidRPr="00DD79C7" w:rsidRDefault="00DD79C7" w:rsidP="00DD79C7">
      <w:pPr>
        <w:pStyle w:val="EndNoteBibliography"/>
        <w:ind w:left="720" w:hanging="720"/>
      </w:pPr>
      <w:r w:rsidRPr="00DD79C7">
        <w:t>6</w:t>
      </w:r>
      <w:r w:rsidRPr="00DD79C7">
        <w:tab/>
        <w:t>Ding, Y.</w:t>
      </w:r>
      <w:r w:rsidRPr="00DD79C7">
        <w:rPr>
          <w:i/>
        </w:rPr>
        <w:t xml:space="preserve"> et al.</w:t>
      </w:r>
      <w:r w:rsidRPr="00DD79C7">
        <w:t xml:space="preserve"> Lymphoepithelioma-like intrahepatic cholangiocarcinoma with Epstein-Barr virus infection: report of a rare case. </w:t>
      </w:r>
      <w:r w:rsidRPr="00DD79C7">
        <w:rPr>
          <w:i/>
        </w:rPr>
        <w:t>Annals of translational medicine</w:t>
      </w:r>
      <w:r w:rsidRPr="00DD79C7">
        <w:t xml:space="preserve"> </w:t>
      </w:r>
      <w:r w:rsidRPr="00DD79C7">
        <w:rPr>
          <w:b/>
        </w:rPr>
        <w:t>7</w:t>
      </w:r>
      <w:r w:rsidRPr="00DD79C7">
        <w:t>, 497, doi:10.21037/atm.2019.08.105 (2019).</w:t>
      </w:r>
    </w:p>
    <w:p w14:paraId="45916164" w14:textId="77777777" w:rsidR="00DD79C7" w:rsidRPr="00DD79C7" w:rsidRDefault="00DD79C7" w:rsidP="00DD79C7">
      <w:pPr>
        <w:pStyle w:val="EndNoteBibliography"/>
        <w:ind w:left="720" w:hanging="720"/>
      </w:pPr>
      <w:r w:rsidRPr="00DD79C7">
        <w:t>7</w:t>
      </w:r>
      <w:r w:rsidRPr="00DD79C7">
        <w:tab/>
        <w:t xml:space="preserve">Gearty, S. V., Al Jurdi, A., Pittman, M. E. &amp; Gupta, R. An EBV+ lymphoepithelioma-like cholangiocarcinoma in a young woman with chronic hepatitis B. </w:t>
      </w:r>
      <w:r w:rsidRPr="00DD79C7">
        <w:rPr>
          <w:i/>
        </w:rPr>
        <w:t>BMJ case reports</w:t>
      </w:r>
      <w:r w:rsidRPr="00DD79C7">
        <w:t xml:space="preserve"> </w:t>
      </w:r>
      <w:r w:rsidRPr="00DD79C7">
        <w:rPr>
          <w:b/>
        </w:rPr>
        <w:t>12</w:t>
      </w:r>
      <w:r w:rsidRPr="00DD79C7">
        <w:t>, doi:10.1136/bcr-2019-229520 (2019).</w:t>
      </w:r>
    </w:p>
    <w:p w14:paraId="6962A288" w14:textId="77777777" w:rsidR="00DD79C7" w:rsidRPr="00DD79C7" w:rsidRDefault="00DD79C7" w:rsidP="00DD79C7">
      <w:pPr>
        <w:pStyle w:val="EndNoteBibliography"/>
        <w:ind w:left="720" w:hanging="720"/>
      </w:pPr>
      <w:r w:rsidRPr="00DD79C7">
        <w:t>8</w:t>
      </w:r>
      <w:r w:rsidRPr="00DD79C7">
        <w:tab/>
        <w:t>Ling, W.</w:t>
      </w:r>
      <w:r w:rsidRPr="00DD79C7">
        <w:rPr>
          <w:i/>
        </w:rPr>
        <w:t xml:space="preserve"> et al.</w:t>
      </w:r>
      <w:r w:rsidRPr="00DD79C7">
        <w:t xml:space="preserve"> Ultrasonographic findings of intrahepatic lymphoepithelioma-like cholangiocarcinoma associated with Epstein-Barr virus: Two cases report. </w:t>
      </w:r>
      <w:r w:rsidRPr="00DD79C7">
        <w:rPr>
          <w:i/>
        </w:rPr>
        <w:lastRenderedPageBreak/>
        <w:t>Medicine</w:t>
      </w:r>
      <w:r w:rsidRPr="00DD79C7">
        <w:t xml:space="preserve"> </w:t>
      </w:r>
      <w:r w:rsidRPr="00DD79C7">
        <w:rPr>
          <w:b/>
        </w:rPr>
        <w:t>98</w:t>
      </w:r>
      <w:r w:rsidRPr="00DD79C7">
        <w:t>, e14206, doi:10.1097/md.0000000000014206 (2019).</w:t>
      </w:r>
    </w:p>
    <w:p w14:paraId="5B2B8FB9" w14:textId="77777777" w:rsidR="00DD79C7" w:rsidRPr="00DD79C7" w:rsidRDefault="00DD79C7" w:rsidP="00DD79C7">
      <w:pPr>
        <w:pStyle w:val="EndNoteBibliography"/>
        <w:ind w:left="720" w:hanging="720"/>
      </w:pPr>
      <w:r w:rsidRPr="00DD79C7">
        <w:t>9</w:t>
      </w:r>
      <w:r w:rsidRPr="00DD79C7">
        <w:tab/>
        <w:t>Sun, K.</w:t>
      </w:r>
      <w:r w:rsidRPr="00DD79C7">
        <w:rPr>
          <w:i/>
        </w:rPr>
        <w:t xml:space="preserve"> et al.</w:t>
      </w:r>
      <w:r w:rsidRPr="00DD79C7">
        <w:t xml:space="preserve"> Clinicopathological features of 11 Epstein-Barr virus-associated intrahepatic cholangiocarcinoma at a single center in China. </w:t>
      </w:r>
      <w:r w:rsidRPr="00DD79C7">
        <w:rPr>
          <w:i/>
        </w:rPr>
        <w:t>Medicine</w:t>
      </w:r>
      <w:r w:rsidRPr="00DD79C7">
        <w:t xml:space="preserve"> </w:t>
      </w:r>
      <w:r w:rsidRPr="00DD79C7">
        <w:rPr>
          <w:b/>
        </w:rPr>
        <w:t>95</w:t>
      </w:r>
      <w:r w:rsidRPr="00DD79C7">
        <w:t>, e5069, doi:10.1097/md.0000000000005069 (2016).</w:t>
      </w:r>
    </w:p>
    <w:p w14:paraId="6E8F1221" w14:textId="77777777" w:rsidR="00DD79C7" w:rsidRPr="00DD79C7" w:rsidRDefault="00DD79C7" w:rsidP="00DD79C7">
      <w:pPr>
        <w:pStyle w:val="EndNoteBibliography"/>
        <w:ind w:left="720" w:hanging="720"/>
      </w:pPr>
      <w:r w:rsidRPr="00DD79C7">
        <w:t>10</w:t>
      </w:r>
      <w:r w:rsidRPr="00DD79C7">
        <w:tab/>
        <w:t>Wang, L.</w:t>
      </w:r>
      <w:r w:rsidRPr="00DD79C7">
        <w:rPr>
          <w:i/>
        </w:rPr>
        <w:t xml:space="preserve"> et al.</w:t>
      </w:r>
      <w:r w:rsidRPr="00DD79C7">
        <w:t xml:space="preserve"> Programmed death-ligand 1 is upregulated in intrahepatic lymphoepithelioma-like cholangiocarcinoma. </w:t>
      </w:r>
      <w:r w:rsidRPr="00DD79C7">
        <w:rPr>
          <w:i/>
        </w:rPr>
        <w:t>Oncotarget</w:t>
      </w:r>
      <w:r w:rsidRPr="00DD79C7">
        <w:t xml:space="preserve"> </w:t>
      </w:r>
      <w:r w:rsidRPr="00DD79C7">
        <w:rPr>
          <w:b/>
        </w:rPr>
        <w:t>7</w:t>
      </w:r>
      <w:r w:rsidRPr="00DD79C7">
        <w:t>, 69749-69759, doi:10.18632/oncotarget.11949 (2016).</w:t>
      </w:r>
    </w:p>
    <w:p w14:paraId="3F595418" w14:textId="77777777" w:rsidR="00DD79C7" w:rsidRPr="00DD79C7" w:rsidRDefault="00DD79C7" w:rsidP="00DD79C7">
      <w:pPr>
        <w:pStyle w:val="EndNoteBibliography"/>
        <w:ind w:left="720" w:hanging="720"/>
      </w:pPr>
      <w:r w:rsidRPr="00DD79C7">
        <w:t>11</w:t>
      </w:r>
      <w:r w:rsidRPr="00DD79C7">
        <w:tab/>
        <w:t xml:space="preserve">Labgaa, I., Hiotis, S. &amp; Ward, S. C. Lymphoepithelioma-Like Cholangiocarcinoma: A Rare Finding With Good Outcomes. </w:t>
      </w:r>
      <w:r w:rsidRPr="00DD79C7">
        <w:rPr>
          <w:i/>
        </w:rPr>
        <w:t>Journal of clinical gastroenterology</w:t>
      </w:r>
      <w:r w:rsidRPr="00DD79C7">
        <w:t xml:space="preserve"> </w:t>
      </w:r>
      <w:r w:rsidRPr="00DD79C7">
        <w:rPr>
          <w:b/>
        </w:rPr>
        <w:t>50</w:t>
      </w:r>
      <w:r w:rsidRPr="00DD79C7">
        <w:t>, 268, doi:10.1097/mcg.0000000000000456 (2016).</w:t>
      </w:r>
    </w:p>
    <w:p w14:paraId="645156CC" w14:textId="77777777" w:rsidR="00DD79C7" w:rsidRPr="00DD79C7" w:rsidRDefault="00DD79C7" w:rsidP="00DD79C7">
      <w:pPr>
        <w:pStyle w:val="EndNoteBibliography"/>
        <w:ind w:left="720" w:hanging="720"/>
      </w:pPr>
      <w:r w:rsidRPr="00DD79C7">
        <w:t>12</w:t>
      </w:r>
      <w:r w:rsidRPr="00DD79C7">
        <w:tab/>
        <w:t xml:space="preserve">Liao, T. C., Liu, C. A., Chiu, N. C., Yeh, Y. C. &amp; Chiou, Y. Y. Lymphoepithelioma-like cholangiocarcinoma: a mimic of hepatocellular carcinoma on imaging features. </w:t>
      </w:r>
      <w:r w:rsidRPr="00DD79C7">
        <w:rPr>
          <w:i/>
        </w:rPr>
        <w:t>World journal of gastroenterology</w:t>
      </w:r>
      <w:r w:rsidRPr="00DD79C7">
        <w:t xml:space="preserve"> </w:t>
      </w:r>
      <w:r w:rsidRPr="00DD79C7">
        <w:rPr>
          <w:b/>
        </w:rPr>
        <w:t>21</w:t>
      </w:r>
      <w:r w:rsidRPr="00DD79C7">
        <w:t>, 4089-4095, doi:10.3748/wjg.v21.i13.4089 (2015).</w:t>
      </w:r>
    </w:p>
    <w:p w14:paraId="7B39C1E7" w14:textId="77777777" w:rsidR="00DD79C7" w:rsidRPr="00DD79C7" w:rsidRDefault="00DD79C7" w:rsidP="00DD79C7">
      <w:pPr>
        <w:pStyle w:val="EndNoteBibliography"/>
        <w:ind w:left="720" w:hanging="720"/>
      </w:pPr>
      <w:r w:rsidRPr="00DD79C7">
        <w:t>13</w:t>
      </w:r>
      <w:r w:rsidRPr="00DD79C7">
        <w:tab/>
        <w:t xml:space="preserve">Wei, J., Liu, Q., Wang, C. &amp; Yu, S. Lymphoepithelioma-like hepatocellular carcinoma without Epstein-Barr virus infection: A case report and a review of the literature. </w:t>
      </w:r>
      <w:r w:rsidRPr="00DD79C7">
        <w:rPr>
          <w:i/>
        </w:rPr>
        <w:t>Indian journal of pathology &amp; microbiology</w:t>
      </w:r>
      <w:r w:rsidRPr="00DD79C7">
        <w:t xml:space="preserve"> </w:t>
      </w:r>
      <w:r w:rsidRPr="00DD79C7">
        <w:rPr>
          <w:b/>
        </w:rPr>
        <w:t>58</w:t>
      </w:r>
      <w:r w:rsidRPr="00DD79C7">
        <w:t>, 550-553, doi:10.4103/0377-4929.168857 (2015).</w:t>
      </w:r>
    </w:p>
    <w:p w14:paraId="1E302D46" w14:textId="77777777" w:rsidR="00DD79C7" w:rsidRPr="00DD79C7" w:rsidRDefault="00DD79C7" w:rsidP="00DD79C7">
      <w:pPr>
        <w:pStyle w:val="EndNoteBibliography"/>
        <w:ind w:left="720" w:hanging="720"/>
      </w:pPr>
      <w:r w:rsidRPr="00DD79C7">
        <w:t>14</w:t>
      </w:r>
      <w:r w:rsidRPr="00DD79C7">
        <w:tab/>
        <w:t>Aosasa, S.</w:t>
      </w:r>
      <w:r w:rsidRPr="00DD79C7">
        <w:rPr>
          <w:i/>
        </w:rPr>
        <w:t xml:space="preserve"> et al.</w:t>
      </w:r>
      <w:r w:rsidRPr="00DD79C7">
        <w:t xml:space="preserve"> Intrahepatic Cholangiocarcinoma With Lymphoepithelioma-like Carcinoma Components Not Associated With Epstein-Barr Virus: Report of a Case. </w:t>
      </w:r>
      <w:r w:rsidRPr="00DD79C7">
        <w:rPr>
          <w:i/>
        </w:rPr>
        <w:t>International surgery</w:t>
      </w:r>
      <w:r w:rsidRPr="00DD79C7">
        <w:t xml:space="preserve"> </w:t>
      </w:r>
      <w:r w:rsidRPr="00DD79C7">
        <w:rPr>
          <w:b/>
        </w:rPr>
        <w:t>100</w:t>
      </w:r>
      <w:r w:rsidRPr="00DD79C7">
        <w:t>, 689-695, doi:10.9738/intsurg-d-14-00117.1 (2015).</w:t>
      </w:r>
    </w:p>
    <w:p w14:paraId="4EA7FB5B" w14:textId="77777777" w:rsidR="00DD79C7" w:rsidRPr="00DD79C7" w:rsidRDefault="00DD79C7" w:rsidP="00DD79C7">
      <w:pPr>
        <w:pStyle w:val="EndNoteBibliography"/>
        <w:ind w:left="720" w:hanging="720"/>
      </w:pPr>
      <w:r w:rsidRPr="00DD79C7">
        <w:t>15</w:t>
      </w:r>
      <w:r w:rsidRPr="00DD79C7">
        <w:tab/>
        <w:t xml:space="preserve">Chan, A. W., Tong, J. H., Sung, M. Y., Lai, P. B. &amp; To, K. F. Epstein-Barr virus-associated lymphoepithelioma-like cholangiocarcinoma: a rare variant of intrahepatic cholangiocarcinoma with favourable outcome. </w:t>
      </w:r>
      <w:r w:rsidRPr="00DD79C7">
        <w:rPr>
          <w:i/>
        </w:rPr>
        <w:t>Histopathology</w:t>
      </w:r>
      <w:r w:rsidRPr="00DD79C7">
        <w:t xml:space="preserve"> </w:t>
      </w:r>
      <w:r w:rsidRPr="00DD79C7">
        <w:rPr>
          <w:b/>
        </w:rPr>
        <w:t>65</w:t>
      </w:r>
      <w:r w:rsidRPr="00DD79C7">
        <w:t>, 674-683, doi:10.1111/his.12455 (2014).</w:t>
      </w:r>
    </w:p>
    <w:p w14:paraId="4C4C39FB" w14:textId="77777777" w:rsidR="00DD79C7" w:rsidRPr="00DD79C7" w:rsidRDefault="00DD79C7" w:rsidP="00DD79C7">
      <w:pPr>
        <w:pStyle w:val="EndNoteBibliography"/>
        <w:ind w:left="720" w:hanging="720"/>
      </w:pPr>
      <w:r w:rsidRPr="00DD79C7">
        <w:t>16</w:t>
      </w:r>
      <w:r w:rsidRPr="00DD79C7">
        <w:tab/>
        <w:t>Xiao, P.</w:t>
      </w:r>
      <w:r w:rsidRPr="00DD79C7">
        <w:rPr>
          <w:i/>
        </w:rPr>
        <w:t xml:space="preserve"> et al.</w:t>
      </w:r>
      <w:r w:rsidRPr="00DD79C7">
        <w:t xml:space="preserve"> Epstein-Barr virus-associated intrahepatic cholangiocarcinoma bearing an intense lymphoplasmacytic infiltration. </w:t>
      </w:r>
      <w:r w:rsidRPr="00DD79C7">
        <w:rPr>
          <w:i/>
        </w:rPr>
        <w:t>Journal of clinical pathology</w:t>
      </w:r>
      <w:r w:rsidRPr="00DD79C7">
        <w:t xml:space="preserve"> </w:t>
      </w:r>
      <w:r w:rsidRPr="00DD79C7">
        <w:rPr>
          <w:b/>
        </w:rPr>
        <w:t>65</w:t>
      </w:r>
      <w:r w:rsidRPr="00DD79C7">
        <w:t>, 570-573, doi:10.1136/jclinpath-2011-200581 (2012).</w:t>
      </w:r>
    </w:p>
    <w:p w14:paraId="31001C93" w14:textId="77777777" w:rsidR="00DD79C7" w:rsidRPr="00DD79C7" w:rsidRDefault="00DD79C7" w:rsidP="00DD79C7">
      <w:pPr>
        <w:pStyle w:val="EndNoteBibliography"/>
        <w:ind w:left="720" w:hanging="720"/>
      </w:pPr>
      <w:r w:rsidRPr="00DD79C7">
        <w:t>17</w:t>
      </w:r>
      <w:r w:rsidRPr="00DD79C7">
        <w:tab/>
        <w:t xml:space="preserve">Hur, Y. H., Kim, H. H., Koh, Y. S., Seoung, J. S. &amp; Cho, C. K. Lymphoepithelioma-like cholangiocarcinoma not associated with Epstein-Barr virus. </w:t>
      </w:r>
      <w:r w:rsidRPr="00DD79C7">
        <w:rPr>
          <w:i/>
        </w:rPr>
        <w:t>ANZ journal of surgery</w:t>
      </w:r>
      <w:r w:rsidRPr="00DD79C7">
        <w:t xml:space="preserve"> </w:t>
      </w:r>
      <w:r w:rsidRPr="00DD79C7">
        <w:rPr>
          <w:b/>
        </w:rPr>
        <w:t>81</w:t>
      </w:r>
      <w:r w:rsidRPr="00DD79C7">
        <w:t>, 652-653, doi:10.1111/j.1445-2197.2011.05840.x (2011).</w:t>
      </w:r>
    </w:p>
    <w:p w14:paraId="19AF1805" w14:textId="77777777" w:rsidR="00DD79C7" w:rsidRPr="00DD79C7" w:rsidRDefault="00DD79C7" w:rsidP="00DD79C7">
      <w:pPr>
        <w:pStyle w:val="EndNoteBibliography"/>
        <w:ind w:left="720" w:hanging="720"/>
      </w:pPr>
      <w:r w:rsidRPr="00DD79C7">
        <w:t>18</w:t>
      </w:r>
      <w:r w:rsidRPr="00DD79C7">
        <w:tab/>
        <w:t xml:space="preserve">Lee, W. Intrahepatic lymphoepithelioma-like cholangiocarcinoma not associated with epstein-barr virus: a case report. </w:t>
      </w:r>
      <w:r w:rsidRPr="00DD79C7">
        <w:rPr>
          <w:i/>
        </w:rPr>
        <w:t>Case reports in oncology</w:t>
      </w:r>
      <w:r w:rsidRPr="00DD79C7">
        <w:t xml:space="preserve"> </w:t>
      </w:r>
      <w:r w:rsidRPr="00DD79C7">
        <w:rPr>
          <w:b/>
        </w:rPr>
        <w:t>4</w:t>
      </w:r>
      <w:r w:rsidRPr="00DD79C7">
        <w:t>, 68-73, doi:10.1159/000324485 (2011).</w:t>
      </w:r>
    </w:p>
    <w:p w14:paraId="04DC3A23" w14:textId="77777777" w:rsidR="00DD79C7" w:rsidRPr="00DD79C7" w:rsidRDefault="00DD79C7" w:rsidP="00DD79C7">
      <w:pPr>
        <w:pStyle w:val="EndNoteBibliography"/>
        <w:ind w:left="720" w:hanging="720"/>
      </w:pPr>
      <w:r w:rsidRPr="00DD79C7">
        <w:t>19</w:t>
      </w:r>
      <w:r w:rsidRPr="00DD79C7">
        <w:tab/>
        <w:t xml:space="preserve">Henderson-Jackson, E., Nasir, N. A., Hakam, A., Nasir, A. &amp; Coppola, D. Primary mixed lymphoepithelioma-like carcinoma and intra-hepatic cholangiocarcinoma: a case report and review of literature. </w:t>
      </w:r>
      <w:r w:rsidRPr="00DD79C7">
        <w:rPr>
          <w:i/>
        </w:rPr>
        <w:t>International journal of clinical and experimental pathology</w:t>
      </w:r>
      <w:r w:rsidRPr="00DD79C7">
        <w:t xml:space="preserve"> </w:t>
      </w:r>
      <w:r w:rsidRPr="00DD79C7">
        <w:rPr>
          <w:b/>
        </w:rPr>
        <w:t>3</w:t>
      </w:r>
      <w:r w:rsidRPr="00DD79C7">
        <w:t>, 736-741 (2010).</w:t>
      </w:r>
    </w:p>
    <w:p w14:paraId="01F6F09C" w14:textId="77777777" w:rsidR="00DD79C7" w:rsidRPr="00DD79C7" w:rsidRDefault="00DD79C7" w:rsidP="00DD79C7">
      <w:pPr>
        <w:pStyle w:val="EndNoteBibliography"/>
        <w:ind w:left="720" w:hanging="720"/>
      </w:pPr>
      <w:r w:rsidRPr="00DD79C7">
        <w:t>20</w:t>
      </w:r>
      <w:r w:rsidRPr="00DD79C7">
        <w:tab/>
        <w:t xml:space="preserve">Adachi, S., Morimoto, O. &amp; Kobayashi, T. Lymphoepithelioma-like cholangiocarcinoma not associated with EBV. </w:t>
      </w:r>
      <w:r w:rsidRPr="00DD79C7">
        <w:rPr>
          <w:i/>
        </w:rPr>
        <w:t>Pathology international</w:t>
      </w:r>
      <w:r w:rsidRPr="00DD79C7">
        <w:t xml:space="preserve"> </w:t>
      </w:r>
      <w:r w:rsidRPr="00DD79C7">
        <w:rPr>
          <w:b/>
        </w:rPr>
        <w:t>58</w:t>
      </w:r>
      <w:r w:rsidRPr="00DD79C7">
        <w:t>, 69-74, doi:10.1111/j.1440-1827.2007.02192.x (2008).</w:t>
      </w:r>
    </w:p>
    <w:p w14:paraId="790F4411" w14:textId="77777777" w:rsidR="00DD79C7" w:rsidRPr="00DD79C7" w:rsidRDefault="00DD79C7" w:rsidP="00DD79C7">
      <w:pPr>
        <w:pStyle w:val="EndNoteBibliography"/>
        <w:ind w:left="720" w:hanging="720"/>
      </w:pPr>
      <w:r w:rsidRPr="00DD79C7">
        <w:t>21</w:t>
      </w:r>
      <w:r w:rsidRPr="00DD79C7">
        <w:tab/>
        <w:t xml:space="preserve">Huang, Y., Tsung, J. S., Lin, C. W. &amp; Cheng, T. Y. Intrahepatic cholangiocarcinoma with lymphoepithelioma-like carcinoma component. </w:t>
      </w:r>
      <w:r w:rsidRPr="00DD79C7">
        <w:rPr>
          <w:i/>
        </w:rPr>
        <w:t xml:space="preserve">Annals of clinical and </w:t>
      </w:r>
      <w:r w:rsidRPr="00DD79C7">
        <w:rPr>
          <w:i/>
        </w:rPr>
        <w:lastRenderedPageBreak/>
        <w:t>laboratory science</w:t>
      </w:r>
      <w:r w:rsidRPr="00DD79C7">
        <w:t xml:space="preserve"> </w:t>
      </w:r>
      <w:r w:rsidRPr="00DD79C7">
        <w:rPr>
          <w:b/>
        </w:rPr>
        <w:t>34</w:t>
      </w:r>
      <w:r w:rsidRPr="00DD79C7">
        <w:t>, 476-480 (2004).</w:t>
      </w:r>
    </w:p>
    <w:p w14:paraId="6DEB1532" w14:textId="77777777" w:rsidR="00DD79C7" w:rsidRPr="00DD79C7" w:rsidRDefault="00DD79C7" w:rsidP="00DD79C7">
      <w:pPr>
        <w:pStyle w:val="EndNoteBibliography"/>
        <w:ind w:left="720" w:hanging="720"/>
      </w:pPr>
      <w:r w:rsidRPr="00DD79C7">
        <w:t>22</w:t>
      </w:r>
      <w:r w:rsidRPr="00DD79C7">
        <w:tab/>
        <w:t xml:space="preserve">Szekely, E. Lymphoepithelioma-like cholangiocarcinoma (LELC) not associated with Epstein-Barr virus. </w:t>
      </w:r>
      <w:r w:rsidRPr="00DD79C7">
        <w:rPr>
          <w:i/>
        </w:rPr>
        <w:t>The American journal of surgical pathology</w:t>
      </w:r>
      <w:r w:rsidRPr="00DD79C7">
        <w:t xml:space="preserve"> </w:t>
      </w:r>
      <w:r w:rsidRPr="00DD79C7">
        <w:rPr>
          <w:b/>
        </w:rPr>
        <w:t>25</w:t>
      </w:r>
      <w:r w:rsidRPr="00DD79C7">
        <w:t>, 1464-1466, doi:10.1097/00000478-200111000-00023 (2001).</w:t>
      </w:r>
    </w:p>
    <w:p w14:paraId="4E96F3B4" w14:textId="77777777" w:rsidR="00DD79C7" w:rsidRPr="00DD79C7" w:rsidRDefault="00DD79C7" w:rsidP="00DD79C7">
      <w:pPr>
        <w:pStyle w:val="EndNoteBibliography"/>
        <w:ind w:left="720" w:hanging="720"/>
      </w:pPr>
      <w:r w:rsidRPr="00DD79C7">
        <w:t>23</w:t>
      </w:r>
      <w:r w:rsidRPr="00DD79C7">
        <w:tab/>
        <w:t xml:space="preserve">Chen, T. C., Ng, K. F. &amp; Kuo, T. Intrahepatic cholangiocarcinoma with lymphoepithelioma-like component. </w:t>
      </w:r>
      <w:r w:rsidRPr="00DD79C7">
        <w:rPr>
          <w:i/>
        </w:rPr>
        <w:t>Modern pathology : an official journal of the United States and Canadian Academy of Pathology, Inc</w:t>
      </w:r>
      <w:r w:rsidRPr="00DD79C7">
        <w:t xml:space="preserve"> </w:t>
      </w:r>
      <w:r w:rsidRPr="00DD79C7">
        <w:rPr>
          <w:b/>
        </w:rPr>
        <w:t>14</w:t>
      </w:r>
      <w:r w:rsidRPr="00DD79C7">
        <w:t>, 527-532, doi:10.1038/modpathol.3880342 (2001).</w:t>
      </w:r>
    </w:p>
    <w:p w14:paraId="57F5B6A2" w14:textId="77777777" w:rsidR="00DD79C7" w:rsidRPr="00DD79C7" w:rsidRDefault="00DD79C7" w:rsidP="00DD79C7">
      <w:pPr>
        <w:pStyle w:val="EndNoteBibliography"/>
        <w:ind w:left="720" w:hanging="720"/>
      </w:pPr>
      <w:r w:rsidRPr="00DD79C7">
        <w:t>24</w:t>
      </w:r>
      <w:r w:rsidRPr="00DD79C7">
        <w:tab/>
        <w:t>Ortiz, M. R.</w:t>
      </w:r>
      <w:r w:rsidRPr="00DD79C7">
        <w:rPr>
          <w:i/>
        </w:rPr>
        <w:t xml:space="preserve"> et al.</w:t>
      </w:r>
      <w:r w:rsidRPr="00DD79C7">
        <w:t xml:space="preserve"> Epstein-Barr Virus-Associated Cholangiocarcinoma with Lymphoepithelioma-Like Component. </w:t>
      </w:r>
      <w:r w:rsidRPr="00DD79C7">
        <w:rPr>
          <w:i/>
        </w:rPr>
        <w:t>International journal of surgical pathology</w:t>
      </w:r>
      <w:r w:rsidRPr="00DD79C7">
        <w:t xml:space="preserve"> </w:t>
      </w:r>
      <w:r w:rsidRPr="00DD79C7">
        <w:rPr>
          <w:b/>
        </w:rPr>
        <w:t>8</w:t>
      </w:r>
      <w:r w:rsidRPr="00DD79C7">
        <w:t>, 347-351, doi:10.1177/106689690000800418 (2000).</w:t>
      </w:r>
    </w:p>
    <w:p w14:paraId="7214B3EB" w14:textId="77777777" w:rsidR="00DD79C7" w:rsidRPr="00DD79C7" w:rsidRDefault="00DD79C7" w:rsidP="00DD79C7">
      <w:pPr>
        <w:pStyle w:val="EndNoteBibliography"/>
        <w:ind w:left="720" w:hanging="720"/>
      </w:pPr>
      <w:r w:rsidRPr="00DD79C7">
        <w:t>25</w:t>
      </w:r>
      <w:r w:rsidRPr="00DD79C7">
        <w:tab/>
        <w:t xml:space="preserve">Kim, Y. B., Park, Y. N., Han, J. Y., Hong, K. C. &amp; Hwang, T. S. Biliary lymphoepithelioma-like carcinoma not associated with Epstein-Barr virus. </w:t>
      </w:r>
      <w:r w:rsidRPr="00DD79C7">
        <w:rPr>
          <w:i/>
        </w:rPr>
        <w:t>Archives of pathology &amp; laboratory medicine</w:t>
      </w:r>
      <w:r w:rsidRPr="00DD79C7">
        <w:t xml:space="preserve"> </w:t>
      </w:r>
      <w:r w:rsidRPr="00DD79C7">
        <w:rPr>
          <w:b/>
        </w:rPr>
        <w:t>123</w:t>
      </w:r>
      <w:r w:rsidRPr="00DD79C7">
        <w:t>, 441-443, doi:10.5858/1999-123-0441-bllcna (1999).</w:t>
      </w:r>
    </w:p>
    <w:p w14:paraId="631F058F" w14:textId="77777777" w:rsidR="00DD79C7" w:rsidRPr="00DD79C7" w:rsidRDefault="00DD79C7" w:rsidP="00DD79C7">
      <w:pPr>
        <w:pStyle w:val="EndNoteBibliography"/>
        <w:ind w:left="720" w:hanging="720"/>
      </w:pPr>
      <w:r w:rsidRPr="00DD79C7">
        <w:t>26</w:t>
      </w:r>
      <w:r w:rsidRPr="00DD79C7">
        <w:tab/>
        <w:t>Vortmeyer, A. O.</w:t>
      </w:r>
      <w:r w:rsidRPr="00DD79C7">
        <w:rPr>
          <w:i/>
        </w:rPr>
        <w:t xml:space="preserve"> et al.</w:t>
      </w:r>
      <w:r w:rsidRPr="00DD79C7">
        <w:t xml:space="preserve"> Hepatobiliary lymphoepithelioma-like carcinoma associated with Epstein-Barr virus. </w:t>
      </w:r>
      <w:r w:rsidRPr="00DD79C7">
        <w:rPr>
          <w:i/>
        </w:rPr>
        <w:t>American journal of clinical pathology</w:t>
      </w:r>
      <w:r w:rsidRPr="00DD79C7">
        <w:t xml:space="preserve"> </w:t>
      </w:r>
      <w:r w:rsidRPr="00DD79C7">
        <w:rPr>
          <w:b/>
        </w:rPr>
        <w:t>109</w:t>
      </w:r>
      <w:r w:rsidRPr="00DD79C7">
        <w:t>, 90-95, doi:10.1093/ajcp/109.1.90 (1998).</w:t>
      </w:r>
    </w:p>
    <w:p w14:paraId="2ABC19C5" w14:textId="77777777" w:rsidR="00DD79C7" w:rsidRPr="00DD79C7" w:rsidRDefault="00DD79C7" w:rsidP="00DD79C7">
      <w:pPr>
        <w:pStyle w:val="EndNoteBibliography"/>
        <w:ind w:left="720" w:hanging="720"/>
      </w:pPr>
      <w:r w:rsidRPr="00DD79C7">
        <w:t>27</w:t>
      </w:r>
      <w:r w:rsidRPr="00DD79C7">
        <w:tab/>
        <w:t xml:space="preserve">Jeng, Y. M., Chen, C. L. &amp; Hsu, H. C. Lymphoepithelioma-like cholangiocarcinoma: an Epstein-Barr virus-associated tumor. </w:t>
      </w:r>
      <w:r w:rsidRPr="00DD79C7">
        <w:rPr>
          <w:i/>
        </w:rPr>
        <w:t>The American journal of surgical pathology</w:t>
      </w:r>
      <w:r w:rsidRPr="00DD79C7">
        <w:t xml:space="preserve"> </w:t>
      </w:r>
      <w:r w:rsidRPr="00DD79C7">
        <w:rPr>
          <w:b/>
        </w:rPr>
        <w:t>25</w:t>
      </w:r>
      <w:r w:rsidRPr="00DD79C7">
        <w:t>, 516-520, doi:10.1097/00000478-200104000-00012 (2001).</w:t>
      </w:r>
    </w:p>
    <w:p w14:paraId="3D0C0AE1" w14:textId="77777777" w:rsidR="00DD79C7" w:rsidRPr="00DD79C7" w:rsidRDefault="00DD79C7" w:rsidP="00DD79C7">
      <w:pPr>
        <w:pStyle w:val="EndNoteBibliography"/>
        <w:ind w:left="720" w:hanging="720"/>
      </w:pPr>
      <w:r w:rsidRPr="00DD79C7">
        <w:t>28</w:t>
      </w:r>
      <w:r w:rsidRPr="00DD79C7">
        <w:tab/>
        <w:t xml:space="preserve">Hsu, H. C., Chen, C. C., Huang, G. T. &amp; Lee, P. H. Clonal Epstein-Barr virus associated cholangiocarcinoma with lymphoepithelioma-like component. </w:t>
      </w:r>
      <w:r w:rsidRPr="00DD79C7">
        <w:rPr>
          <w:i/>
        </w:rPr>
        <w:t>Human pathology</w:t>
      </w:r>
      <w:r w:rsidRPr="00DD79C7">
        <w:t xml:space="preserve"> </w:t>
      </w:r>
      <w:r w:rsidRPr="00DD79C7">
        <w:rPr>
          <w:b/>
        </w:rPr>
        <w:t>27</w:t>
      </w:r>
      <w:r w:rsidRPr="00DD79C7">
        <w:t>, 848-850, doi:10.1016/s0046-8177(96)90460-8 (1996).</w:t>
      </w:r>
    </w:p>
    <w:p w14:paraId="37D30956" w14:textId="540ACA9F" w:rsidR="00A23AB3" w:rsidRPr="006754EB" w:rsidRDefault="00DD79C7" w:rsidP="006754EB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A23AB3" w:rsidRPr="006754EB" w:rsidSect="00695202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3F5ED9D" w14:textId="77777777" w:rsidR="00D83E7C" w:rsidRDefault="00D83E7C" w:rsidP="00B910CA">
      <w:r>
        <w:separator/>
      </w:r>
    </w:p>
  </w:endnote>
  <w:endnote w:type="continuationSeparator" w:id="0">
    <w:p w14:paraId="0B5C6792" w14:textId="77777777" w:rsidR="00D83E7C" w:rsidRDefault="00D83E7C" w:rsidP="00B910C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TIX-Regular">
    <w:altName w:val="Cambria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0399D2B" w14:textId="77777777" w:rsidR="00D83E7C" w:rsidRDefault="00D83E7C" w:rsidP="00B910CA">
      <w:r>
        <w:separator/>
      </w:r>
    </w:p>
  </w:footnote>
  <w:footnote w:type="continuationSeparator" w:id="0">
    <w:p w14:paraId="780BDD2A" w14:textId="77777777" w:rsidR="00D83E7C" w:rsidRDefault="00D83E7C" w:rsidP="00B910C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D92B8D"/>
    <w:multiLevelType w:val="hybridMultilevel"/>
    <w:tmpl w:val="9976B5A2"/>
    <w:lvl w:ilvl="0" w:tplc="CCD0C406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r50wzeq92pwwetsep50dxretexxts0tp9e&quot;&gt;淋巴上皮瘤样胆管细胞癌&lt;record-ids&gt;&lt;item&gt;1&lt;/item&gt;&lt;item&gt;2&lt;/item&gt;&lt;item&gt;3&lt;/item&gt;&lt;item&gt;5&lt;/item&gt;&lt;item&gt;9&lt;/item&gt;&lt;item&gt;10&lt;/item&gt;&lt;item&gt;11&lt;/item&gt;&lt;item&gt;12&lt;/item&gt;&lt;item&gt;13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</w:docVars>
  <w:rsids>
    <w:rsidRoot w:val="00956597"/>
    <w:rsid w:val="0000573A"/>
    <w:rsid w:val="00005A88"/>
    <w:rsid w:val="00007F47"/>
    <w:rsid w:val="00012F7C"/>
    <w:rsid w:val="00017337"/>
    <w:rsid w:val="000225E1"/>
    <w:rsid w:val="00043328"/>
    <w:rsid w:val="00047A79"/>
    <w:rsid w:val="00051900"/>
    <w:rsid w:val="00052397"/>
    <w:rsid w:val="0005409F"/>
    <w:rsid w:val="00061275"/>
    <w:rsid w:val="00065541"/>
    <w:rsid w:val="00065888"/>
    <w:rsid w:val="00065D1C"/>
    <w:rsid w:val="00082568"/>
    <w:rsid w:val="00082BDD"/>
    <w:rsid w:val="00084FBE"/>
    <w:rsid w:val="00090851"/>
    <w:rsid w:val="000C3527"/>
    <w:rsid w:val="000D0FC5"/>
    <w:rsid w:val="000D1088"/>
    <w:rsid w:val="000E4C6F"/>
    <w:rsid w:val="000E619E"/>
    <w:rsid w:val="000F0A85"/>
    <w:rsid w:val="00100C4F"/>
    <w:rsid w:val="00123040"/>
    <w:rsid w:val="001374B4"/>
    <w:rsid w:val="001467C3"/>
    <w:rsid w:val="00146D32"/>
    <w:rsid w:val="00156C4E"/>
    <w:rsid w:val="00163C69"/>
    <w:rsid w:val="00163E76"/>
    <w:rsid w:val="00164624"/>
    <w:rsid w:val="00165E2E"/>
    <w:rsid w:val="001672D1"/>
    <w:rsid w:val="00167A4E"/>
    <w:rsid w:val="001739A1"/>
    <w:rsid w:val="0017520F"/>
    <w:rsid w:val="001829A4"/>
    <w:rsid w:val="00184A8A"/>
    <w:rsid w:val="00185918"/>
    <w:rsid w:val="001940CC"/>
    <w:rsid w:val="00196A1C"/>
    <w:rsid w:val="001B6002"/>
    <w:rsid w:val="001C2ECC"/>
    <w:rsid w:val="001D49EA"/>
    <w:rsid w:val="001D66DB"/>
    <w:rsid w:val="001F2CAA"/>
    <w:rsid w:val="001F5CB8"/>
    <w:rsid w:val="002101A8"/>
    <w:rsid w:val="002119EF"/>
    <w:rsid w:val="00212D6E"/>
    <w:rsid w:val="0021410A"/>
    <w:rsid w:val="0021463B"/>
    <w:rsid w:val="002226E8"/>
    <w:rsid w:val="00222EE2"/>
    <w:rsid w:val="00225A1B"/>
    <w:rsid w:val="00237BDD"/>
    <w:rsid w:val="002426C1"/>
    <w:rsid w:val="00257810"/>
    <w:rsid w:val="00274D05"/>
    <w:rsid w:val="0028319D"/>
    <w:rsid w:val="002859E3"/>
    <w:rsid w:val="0029008A"/>
    <w:rsid w:val="00290C66"/>
    <w:rsid w:val="00292275"/>
    <w:rsid w:val="002926CE"/>
    <w:rsid w:val="002A17E2"/>
    <w:rsid w:val="002A6469"/>
    <w:rsid w:val="002A74B5"/>
    <w:rsid w:val="002B4158"/>
    <w:rsid w:val="002B5196"/>
    <w:rsid w:val="002B5889"/>
    <w:rsid w:val="002B5C27"/>
    <w:rsid w:val="002E7CF8"/>
    <w:rsid w:val="002F2E8D"/>
    <w:rsid w:val="002F7A45"/>
    <w:rsid w:val="0030373E"/>
    <w:rsid w:val="00305673"/>
    <w:rsid w:val="003228E6"/>
    <w:rsid w:val="00323313"/>
    <w:rsid w:val="0033522D"/>
    <w:rsid w:val="00335957"/>
    <w:rsid w:val="003361E6"/>
    <w:rsid w:val="00344693"/>
    <w:rsid w:val="0034495C"/>
    <w:rsid w:val="00347E2D"/>
    <w:rsid w:val="00376117"/>
    <w:rsid w:val="00392255"/>
    <w:rsid w:val="00392F9C"/>
    <w:rsid w:val="00394EE9"/>
    <w:rsid w:val="003A23D7"/>
    <w:rsid w:val="003A5299"/>
    <w:rsid w:val="003A6238"/>
    <w:rsid w:val="003C0246"/>
    <w:rsid w:val="003C2864"/>
    <w:rsid w:val="003D1800"/>
    <w:rsid w:val="003D7947"/>
    <w:rsid w:val="003D79C6"/>
    <w:rsid w:val="003D7E43"/>
    <w:rsid w:val="00404B91"/>
    <w:rsid w:val="004124E0"/>
    <w:rsid w:val="00414C76"/>
    <w:rsid w:val="00416D2A"/>
    <w:rsid w:val="00422281"/>
    <w:rsid w:val="00426A18"/>
    <w:rsid w:val="00435D27"/>
    <w:rsid w:val="00441C29"/>
    <w:rsid w:val="004444F8"/>
    <w:rsid w:val="00446DF0"/>
    <w:rsid w:val="00461D44"/>
    <w:rsid w:val="0046606A"/>
    <w:rsid w:val="00490568"/>
    <w:rsid w:val="00490D58"/>
    <w:rsid w:val="0049751A"/>
    <w:rsid w:val="004B29D2"/>
    <w:rsid w:val="004C02BD"/>
    <w:rsid w:val="004D1A03"/>
    <w:rsid w:val="004D5F90"/>
    <w:rsid w:val="004E71AC"/>
    <w:rsid w:val="004F0BAD"/>
    <w:rsid w:val="004F656C"/>
    <w:rsid w:val="00507044"/>
    <w:rsid w:val="00511DE0"/>
    <w:rsid w:val="005130A1"/>
    <w:rsid w:val="005145FE"/>
    <w:rsid w:val="00515544"/>
    <w:rsid w:val="00521C58"/>
    <w:rsid w:val="005235C2"/>
    <w:rsid w:val="005319CD"/>
    <w:rsid w:val="00535B65"/>
    <w:rsid w:val="00537030"/>
    <w:rsid w:val="0054651C"/>
    <w:rsid w:val="00550D0A"/>
    <w:rsid w:val="00572659"/>
    <w:rsid w:val="005748E3"/>
    <w:rsid w:val="00575C88"/>
    <w:rsid w:val="0058162E"/>
    <w:rsid w:val="005830F9"/>
    <w:rsid w:val="00583EAE"/>
    <w:rsid w:val="00584EE1"/>
    <w:rsid w:val="00590639"/>
    <w:rsid w:val="00591B87"/>
    <w:rsid w:val="005C3337"/>
    <w:rsid w:val="005C4828"/>
    <w:rsid w:val="005C63D4"/>
    <w:rsid w:val="005D48F1"/>
    <w:rsid w:val="005E40FD"/>
    <w:rsid w:val="005E6E18"/>
    <w:rsid w:val="005F44E0"/>
    <w:rsid w:val="005F4E71"/>
    <w:rsid w:val="00604FF7"/>
    <w:rsid w:val="00611FDC"/>
    <w:rsid w:val="006128B7"/>
    <w:rsid w:val="006129DE"/>
    <w:rsid w:val="0061393B"/>
    <w:rsid w:val="00613CDA"/>
    <w:rsid w:val="00615872"/>
    <w:rsid w:val="00616D55"/>
    <w:rsid w:val="00627AAA"/>
    <w:rsid w:val="00634684"/>
    <w:rsid w:val="006532E1"/>
    <w:rsid w:val="00653809"/>
    <w:rsid w:val="00653C49"/>
    <w:rsid w:val="00663DEB"/>
    <w:rsid w:val="006754EB"/>
    <w:rsid w:val="00691CBD"/>
    <w:rsid w:val="00695202"/>
    <w:rsid w:val="006A3FB7"/>
    <w:rsid w:val="006B3651"/>
    <w:rsid w:val="006B59F2"/>
    <w:rsid w:val="006D2839"/>
    <w:rsid w:val="006D549F"/>
    <w:rsid w:val="006D76E8"/>
    <w:rsid w:val="006E6089"/>
    <w:rsid w:val="006E7EE5"/>
    <w:rsid w:val="006F2CF3"/>
    <w:rsid w:val="006F5942"/>
    <w:rsid w:val="006F6A40"/>
    <w:rsid w:val="00707DA9"/>
    <w:rsid w:val="00707F01"/>
    <w:rsid w:val="00712C9C"/>
    <w:rsid w:val="00725453"/>
    <w:rsid w:val="00731100"/>
    <w:rsid w:val="00743068"/>
    <w:rsid w:val="007548A0"/>
    <w:rsid w:val="0075712D"/>
    <w:rsid w:val="00760DE4"/>
    <w:rsid w:val="00765E4C"/>
    <w:rsid w:val="00777ECB"/>
    <w:rsid w:val="0078330F"/>
    <w:rsid w:val="007A021B"/>
    <w:rsid w:val="007A0F20"/>
    <w:rsid w:val="007A20F0"/>
    <w:rsid w:val="007A70BF"/>
    <w:rsid w:val="007A76AE"/>
    <w:rsid w:val="007B4E45"/>
    <w:rsid w:val="007B5D94"/>
    <w:rsid w:val="007C53C9"/>
    <w:rsid w:val="007C6BC9"/>
    <w:rsid w:val="007D5B03"/>
    <w:rsid w:val="007D5D45"/>
    <w:rsid w:val="007E01DE"/>
    <w:rsid w:val="007E1F38"/>
    <w:rsid w:val="007E45C8"/>
    <w:rsid w:val="007F1DCC"/>
    <w:rsid w:val="0080380E"/>
    <w:rsid w:val="008054D8"/>
    <w:rsid w:val="00810C83"/>
    <w:rsid w:val="00826086"/>
    <w:rsid w:val="008313A2"/>
    <w:rsid w:val="00832094"/>
    <w:rsid w:val="00842332"/>
    <w:rsid w:val="00851D1B"/>
    <w:rsid w:val="00855B37"/>
    <w:rsid w:val="00857FCE"/>
    <w:rsid w:val="00865D80"/>
    <w:rsid w:val="00866348"/>
    <w:rsid w:val="008678D9"/>
    <w:rsid w:val="0087344E"/>
    <w:rsid w:val="00890BB5"/>
    <w:rsid w:val="00896F05"/>
    <w:rsid w:val="008A0A12"/>
    <w:rsid w:val="008A3C5E"/>
    <w:rsid w:val="008A6714"/>
    <w:rsid w:val="008A67B5"/>
    <w:rsid w:val="008A6C07"/>
    <w:rsid w:val="008B0436"/>
    <w:rsid w:val="008B32F9"/>
    <w:rsid w:val="008C1546"/>
    <w:rsid w:val="008C7FB5"/>
    <w:rsid w:val="008D2C62"/>
    <w:rsid w:val="008D6F6A"/>
    <w:rsid w:val="008E0E10"/>
    <w:rsid w:val="008E25C3"/>
    <w:rsid w:val="008F0D0D"/>
    <w:rsid w:val="0090242A"/>
    <w:rsid w:val="00910865"/>
    <w:rsid w:val="009145DA"/>
    <w:rsid w:val="0092099D"/>
    <w:rsid w:val="00922023"/>
    <w:rsid w:val="00924D40"/>
    <w:rsid w:val="00926D19"/>
    <w:rsid w:val="00931B09"/>
    <w:rsid w:val="00933C93"/>
    <w:rsid w:val="0093737D"/>
    <w:rsid w:val="0094124A"/>
    <w:rsid w:val="00943C4E"/>
    <w:rsid w:val="00951F77"/>
    <w:rsid w:val="00953EF3"/>
    <w:rsid w:val="009548E7"/>
    <w:rsid w:val="00955B5E"/>
    <w:rsid w:val="00956597"/>
    <w:rsid w:val="009571E9"/>
    <w:rsid w:val="00961861"/>
    <w:rsid w:val="00967726"/>
    <w:rsid w:val="00971845"/>
    <w:rsid w:val="00971B32"/>
    <w:rsid w:val="00971CDF"/>
    <w:rsid w:val="0097618C"/>
    <w:rsid w:val="0097671D"/>
    <w:rsid w:val="00980B86"/>
    <w:rsid w:val="009812C5"/>
    <w:rsid w:val="0098454E"/>
    <w:rsid w:val="009855B3"/>
    <w:rsid w:val="0099024D"/>
    <w:rsid w:val="00992426"/>
    <w:rsid w:val="009A4784"/>
    <w:rsid w:val="009B7B7F"/>
    <w:rsid w:val="009C2A92"/>
    <w:rsid w:val="009D3388"/>
    <w:rsid w:val="009D6D69"/>
    <w:rsid w:val="009E01A3"/>
    <w:rsid w:val="009E403E"/>
    <w:rsid w:val="009F175E"/>
    <w:rsid w:val="009F26E4"/>
    <w:rsid w:val="009F402E"/>
    <w:rsid w:val="00A03A1F"/>
    <w:rsid w:val="00A03C98"/>
    <w:rsid w:val="00A03D1D"/>
    <w:rsid w:val="00A11D24"/>
    <w:rsid w:val="00A23AB3"/>
    <w:rsid w:val="00A42567"/>
    <w:rsid w:val="00A46452"/>
    <w:rsid w:val="00A4756C"/>
    <w:rsid w:val="00A50A50"/>
    <w:rsid w:val="00A55EF4"/>
    <w:rsid w:val="00A57637"/>
    <w:rsid w:val="00A57900"/>
    <w:rsid w:val="00A57A4D"/>
    <w:rsid w:val="00A60699"/>
    <w:rsid w:val="00A620B4"/>
    <w:rsid w:val="00A66205"/>
    <w:rsid w:val="00A70CA0"/>
    <w:rsid w:val="00A74CCB"/>
    <w:rsid w:val="00A759D6"/>
    <w:rsid w:val="00A802B1"/>
    <w:rsid w:val="00A80849"/>
    <w:rsid w:val="00A90324"/>
    <w:rsid w:val="00A91A7D"/>
    <w:rsid w:val="00A97A18"/>
    <w:rsid w:val="00AA1B49"/>
    <w:rsid w:val="00AA2C82"/>
    <w:rsid w:val="00AA3B57"/>
    <w:rsid w:val="00AA3FF6"/>
    <w:rsid w:val="00AA4BBF"/>
    <w:rsid w:val="00AA4D67"/>
    <w:rsid w:val="00AB00BB"/>
    <w:rsid w:val="00AB1167"/>
    <w:rsid w:val="00AB196F"/>
    <w:rsid w:val="00AB1F0D"/>
    <w:rsid w:val="00AB6F84"/>
    <w:rsid w:val="00AD36AD"/>
    <w:rsid w:val="00AD6670"/>
    <w:rsid w:val="00AD6EF5"/>
    <w:rsid w:val="00AE4DE7"/>
    <w:rsid w:val="00AE6D1F"/>
    <w:rsid w:val="00AE723A"/>
    <w:rsid w:val="00AF2208"/>
    <w:rsid w:val="00AF3BA3"/>
    <w:rsid w:val="00B00201"/>
    <w:rsid w:val="00B00A6D"/>
    <w:rsid w:val="00B03C2F"/>
    <w:rsid w:val="00B042B2"/>
    <w:rsid w:val="00B11EAB"/>
    <w:rsid w:val="00B131F4"/>
    <w:rsid w:val="00B26B8B"/>
    <w:rsid w:val="00B47726"/>
    <w:rsid w:val="00B5308E"/>
    <w:rsid w:val="00B55708"/>
    <w:rsid w:val="00B56EAF"/>
    <w:rsid w:val="00B67C33"/>
    <w:rsid w:val="00B73EC7"/>
    <w:rsid w:val="00B86F74"/>
    <w:rsid w:val="00B910CA"/>
    <w:rsid w:val="00BA3853"/>
    <w:rsid w:val="00BA6B2A"/>
    <w:rsid w:val="00BB0E92"/>
    <w:rsid w:val="00BB5FC1"/>
    <w:rsid w:val="00BB68A1"/>
    <w:rsid w:val="00BC5CAD"/>
    <w:rsid w:val="00BD2FCE"/>
    <w:rsid w:val="00BE11DA"/>
    <w:rsid w:val="00BE17E1"/>
    <w:rsid w:val="00BF461C"/>
    <w:rsid w:val="00C0439B"/>
    <w:rsid w:val="00C0673F"/>
    <w:rsid w:val="00C13768"/>
    <w:rsid w:val="00C17BC7"/>
    <w:rsid w:val="00C215D1"/>
    <w:rsid w:val="00C21E52"/>
    <w:rsid w:val="00C246E3"/>
    <w:rsid w:val="00C24B60"/>
    <w:rsid w:val="00C36B14"/>
    <w:rsid w:val="00C37AC7"/>
    <w:rsid w:val="00C51618"/>
    <w:rsid w:val="00C52EF8"/>
    <w:rsid w:val="00C55F90"/>
    <w:rsid w:val="00C5671A"/>
    <w:rsid w:val="00C611C4"/>
    <w:rsid w:val="00C672BA"/>
    <w:rsid w:val="00C71388"/>
    <w:rsid w:val="00C72AC5"/>
    <w:rsid w:val="00C75DA1"/>
    <w:rsid w:val="00C7782F"/>
    <w:rsid w:val="00C8382B"/>
    <w:rsid w:val="00C91741"/>
    <w:rsid w:val="00CA3DA1"/>
    <w:rsid w:val="00CA585A"/>
    <w:rsid w:val="00CA73C8"/>
    <w:rsid w:val="00CB03AA"/>
    <w:rsid w:val="00CB0A39"/>
    <w:rsid w:val="00CB29A3"/>
    <w:rsid w:val="00CC1EB0"/>
    <w:rsid w:val="00CC5410"/>
    <w:rsid w:val="00CF6587"/>
    <w:rsid w:val="00CF7536"/>
    <w:rsid w:val="00D23FBC"/>
    <w:rsid w:val="00D33162"/>
    <w:rsid w:val="00D33821"/>
    <w:rsid w:val="00D41444"/>
    <w:rsid w:val="00D4183D"/>
    <w:rsid w:val="00D42866"/>
    <w:rsid w:val="00D44B79"/>
    <w:rsid w:val="00D50F5B"/>
    <w:rsid w:val="00D57BF7"/>
    <w:rsid w:val="00D57E0B"/>
    <w:rsid w:val="00D607B8"/>
    <w:rsid w:val="00D70597"/>
    <w:rsid w:val="00D70C64"/>
    <w:rsid w:val="00D75ACB"/>
    <w:rsid w:val="00D76566"/>
    <w:rsid w:val="00D836D4"/>
    <w:rsid w:val="00D83E7C"/>
    <w:rsid w:val="00D843EE"/>
    <w:rsid w:val="00D92169"/>
    <w:rsid w:val="00D92510"/>
    <w:rsid w:val="00D95239"/>
    <w:rsid w:val="00DD79C7"/>
    <w:rsid w:val="00DF18F9"/>
    <w:rsid w:val="00DF4853"/>
    <w:rsid w:val="00E004BC"/>
    <w:rsid w:val="00E00A7B"/>
    <w:rsid w:val="00E05AB2"/>
    <w:rsid w:val="00E06137"/>
    <w:rsid w:val="00E06C9B"/>
    <w:rsid w:val="00E06DB0"/>
    <w:rsid w:val="00E16CAC"/>
    <w:rsid w:val="00E2732E"/>
    <w:rsid w:val="00E27965"/>
    <w:rsid w:val="00E308A4"/>
    <w:rsid w:val="00E3255F"/>
    <w:rsid w:val="00E40F90"/>
    <w:rsid w:val="00E4238F"/>
    <w:rsid w:val="00E4672D"/>
    <w:rsid w:val="00E504E9"/>
    <w:rsid w:val="00E55636"/>
    <w:rsid w:val="00E67D69"/>
    <w:rsid w:val="00E7699A"/>
    <w:rsid w:val="00E86322"/>
    <w:rsid w:val="00E86D21"/>
    <w:rsid w:val="00E87015"/>
    <w:rsid w:val="00EA281E"/>
    <w:rsid w:val="00EB1A04"/>
    <w:rsid w:val="00EB2595"/>
    <w:rsid w:val="00EC3BC1"/>
    <w:rsid w:val="00ED0806"/>
    <w:rsid w:val="00ED2DF5"/>
    <w:rsid w:val="00ED5FAB"/>
    <w:rsid w:val="00EE0CBC"/>
    <w:rsid w:val="00EF119D"/>
    <w:rsid w:val="00F05200"/>
    <w:rsid w:val="00F12FF3"/>
    <w:rsid w:val="00F24652"/>
    <w:rsid w:val="00F252A2"/>
    <w:rsid w:val="00F267BD"/>
    <w:rsid w:val="00F27F47"/>
    <w:rsid w:val="00F3467F"/>
    <w:rsid w:val="00F3468D"/>
    <w:rsid w:val="00F36823"/>
    <w:rsid w:val="00F372CB"/>
    <w:rsid w:val="00F52979"/>
    <w:rsid w:val="00F53822"/>
    <w:rsid w:val="00F55B90"/>
    <w:rsid w:val="00F66400"/>
    <w:rsid w:val="00F66CDC"/>
    <w:rsid w:val="00F67085"/>
    <w:rsid w:val="00F73073"/>
    <w:rsid w:val="00F80284"/>
    <w:rsid w:val="00F85110"/>
    <w:rsid w:val="00F9427A"/>
    <w:rsid w:val="00F95FF3"/>
    <w:rsid w:val="00FA08BA"/>
    <w:rsid w:val="00FA4265"/>
    <w:rsid w:val="00FA70A4"/>
    <w:rsid w:val="00FB375D"/>
    <w:rsid w:val="00FC205C"/>
    <w:rsid w:val="00FC49B4"/>
    <w:rsid w:val="00FC5394"/>
    <w:rsid w:val="00FD2324"/>
    <w:rsid w:val="00FD4CB3"/>
    <w:rsid w:val="00FD5318"/>
    <w:rsid w:val="00FE2755"/>
    <w:rsid w:val="00FE60F3"/>
    <w:rsid w:val="00FE6843"/>
    <w:rsid w:val="00FF05C0"/>
    <w:rsid w:val="00FF59AD"/>
    <w:rsid w:val="00FF5C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F31DFBC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75ACB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fontstyle01">
    <w:name w:val="fontstyle01"/>
    <w:basedOn w:val="a0"/>
    <w:rsid w:val="00DF4853"/>
    <w:rPr>
      <w:rFonts w:ascii="STIX-Regular" w:hAnsi="STIX-Regular" w:hint="default"/>
      <w:b w:val="0"/>
      <w:bCs w:val="0"/>
      <w:i w:val="0"/>
      <w:iCs w:val="0"/>
      <w:color w:val="000000"/>
      <w:sz w:val="20"/>
      <w:szCs w:val="20"/>
    </w:rPr>
  </w:style>
  <w:style w:type="table" w:styleId="a3">
    <w:name w:val="Table Grid"/>
    <w:basedOn w:val="a1"/>
    <w:uiPriority w:val="39"/>
    <w:rsid w:val="00A23AB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2926C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926CE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926CE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926CE"/>
    <w:rPr>
      <w:rFonts w:ascii="等线" w:eastAsia="等线" w:hAnsi="等线"/>
      <w:noProof/>
      <w:sz w:val="20"/>
    </w:rPr>
  </w:style>
  <w:style w:type="paragraph" w:styleId="a4">
    <w:name w:val="header"/>
    <w:basedOn w:val="a"/>
    <w:link w:val="a5"/>
    <w:uiPriority w:val="99"/>
    <w:unhideWhenUsed/>
    <w:rsid w:val="00B910C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B910CA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B910C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B910CA"/>
    <w:rPr>
      <w:sz w:val="18"/>
      <w:szCs w:val="18"/>
    </w:rPr>
  </w:style>
  <w:style w:type="paragraph" w:styleId="a8">
    <w:name w:val="List Paragraph"/>
    <w:basedOn w:val="a"/>
    <w:uiPriority w:val="34"/>
    <w:qFormat/>
    <w:rsid w:val="00A74CCB"/>
    <w:pPr>
      <w:ind w:firstLineChars="200" w:firstLine="420"/>
    </w:pPr>
  </w:style>
  <w:style w:type="character" w:styleId="a9">
    <w:name w:val="annotation reference"/>
    <w:basedOn w:val="a0"/>
    <w:uiPriority w:val="99"/>
    <w:semiHidden/>
    <w:unhideWhenUsed/>
    <w:rsid w:val="00F372CB"/>
    <w:rPr>
      <w:sz w:val="16"/>
      <w:szCs w:val="16"/>
    </w:rPr>
  </w:style>
  <w:style w:type="paragraph" w:styleId="aa">
    <w:name w:val="annotation text"/>
    <w:basedOn w:val="a"/>
    <w:link w:val="ab"/>
    <w:uiPriority w:val="99"/>
    <w:semiHidden/>
    <w:unhideWhenUsed/>
    <w:rsid w:val="00F372CB"/>
    <w:rPr>
      <w:sz w:val="20"/>
      <w:szCs w:val="20"/>
    </w:rPr>
  </w:style>
  <w:style w:type="character" w:customStyle="1" w:styleId="ab">
    <w:name w:val="批注文字 字符"/>
    <w:basedOn w:val="a0"/>
    <w:link w:val="aa"/>
    <w:uiPriority w:val="99"/>
    <w:semiHidden/>
    <w:rsid w:val="00F372CB"/>
    <w:rPr>
      <w:sz w:val="20"/>
      <w:szCs w:val="20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F372CB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F372CB"/>
    <w:rPr>
      <w:b/>
      <w:bCs/>
      <w:sz w:val="20"/>
      <w:szCs w:val="20"/>
    </w:rPr>
  </w:style>
  <w:style w:type="paragraph" w:styleId="ae">
    <w:name w:val="Balloon Text"/>
    <w:basedOn w:val="a"/>
    <w:link w:val="af"/>
    <w:uiPriority w:val="99"/>
    <w:semiHidden/>
    <w:unhideWhenUsed/>
    <w:rsid w:val="00F372CB"/>
    <w:rPr>
      <w:rFonts w:ascii="Segoe UI" w:hAnsi="Segoe UI" w:cs="Segoe UI"/>
      <w:sz w:val="18"/>
      <w:szCs w:val="18"/>
    </w:rPr>
  </w:style>
  <w:style w:type="character" w:customStyle="1" w:styleId="af">
    <w:name w:val="批注框文本 字符"/>
    <w:basedOn w:val="a0"/>
    <w:link w:val="ae"/>
    <w:uiPriority w:val="99"/>
    <w:semiHidden/>
    <w:rsid w:val="00F372CB"/>
    <w:rPr>
      <w:rFonts w:ascii="Segoe UI" w:hAnsi="Segoe UI" w:cs="Segoe UI"/>
      <w:sz w:val="18"/>
      <w:szCs w:val="18"/>
    </w:rPr>
  </w:style>
  <w:style w:type="paragraph" w:styleId="af0">
    <w:name w:val="Revision"/>
    <w:hidden/>
    <w:uiPriority w:val="99"/>
    <w:semiHidden/>
    <w:rsid w:val="00F55B9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4472</Words>
  <Characters>25493</Characters>
  <Application>Microsoft Office Word</Application>
  <DocSecurity>0</DocSecurity>
  <Lines>212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9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7-30T23:19:00Z</dcterms:created>
  <dcterms:modified xsi:type="dcterms:W3CDTF">2021-11-13T06:27:00Z</dcterms:modified>
</cp:coreProperties>
</file>